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C4B0" w14:textId="77777777" w:rsidR="009F33B4" w:rsidRDefault="009F33B4" w:rsidP="006037BF">
      <w:pPr>
        <w:ind w:firstLine="432"/>
      </w:pPr>
    </w:p>
    <w:p w14:paraId="5B3D4A61" w14:textId="77777777" w:rsidR="001557A7" w:rsidRDefault="00EA4A7A" w:rsidP="001557A7">
      <w:pPr>
        <w:pStyle w:val="af9"/>
        <w:ind w:firstLine="574"/>
      </w:pPr>
      <w:r w:rsidRPr="00EA4A7A">
        <w:t>Development of</w:t>
      </w:r>
      <w:r w:rsidR="002F2B7C">
        <w:t xml:space="preserve"> </w:t>
      </w:r>
      <w:r w:rsidRPr="00EA4A7A">
        <w:t>Radioisotopes Production Method</w:t>
      </w:r>
    </w:p>
    <w:p w14:paraId="3F0BF651" w14:textId="1925D3DB" w:rsidR="009F33B4" w:rsidRDefault="00EA4A7A" w:rsidP="00C35625">
      <w:pPr>
        <w:pStyle w:val="af9"/>
        <w:ind w:firstLine="574"/>
        <w:contextualSpacing/>
      </w:pPr>
      <w:r w:rsidRPr="00EA4A7A">
        <w:t>by Accelerator-based Neutron</w:t>
      </w:r>
    </w:p>
    <w:p w14:paraId="05F33B27" w14:textId="66FDB021" w:rsidR="006037BF" w:rsidRDefault="006037BF" w:rsidP="006037BF">
      <w:pPr>
        <w:pStyle w:val="afb"/>
        <w:ind w:firstLine="494"/>
      </w:pPr>
      <w:r>
        <w:rPr>
          <w:rFonts w:hint="eastAsia"/>
        </w:rPr>
        <w:t>-</w:t>
      </w:r>
      <w:r w:rsidR="006F728F">
        <w:t xml:space="preserve">activity at Kyushu- university 2020 </w:t>
      </w:r>
      <w:r>
        <w:t>-</w:t>
      </w:r>
    </w:p>
    <w:p w14:paraId="778627FD" w14:textId="7DDCBC3C" w:rsidR="00CD11B8" w:rsidRDefault="00CD11B8" w:rsidP="00CD11B8">
      <w:pPr>
        <w:ind w:firstLine="432"/>
      </w:pPr>
    </w:p>
    <w:p w14:paraId="182E4C2D" w14:textId="77777777" w:rsidR="008709A7" w:rsidRPr="00CD11B8" w:rsidRDefault="008709A7" w:rsidP="00CD11B8">
      <w:pPr>
        <w:ind w:firstLine="432"/>
      </w:pPr>
    </w:p>
    <w:p w14:paraId="06510407" w14:textId="7DBCEFD8" w:rsidR="00B81677" w:rsidRDefault="00A75A97" w:rsidP="00AA630B">
      <w:pPr>
        <w:pStyle w:val="Authors"/>
        <w:ind w:firstLine="432"/>
        <w:rPr>
          <w:vertAlign w:val="superscript"/>
        </w:rPr>
      </w:pPr>
      <w:r>
        <w:t>Tadahiro KIN</w:t>
      </w:r>
      <w:r w:rsidR="00535799" w:rsidRPr="00535799">
        <w:rPr>
          <w:vertAlign w:val="superscript"/>
        </w:rPr>
        <w:t>1</w:t>
      </w:r>
      <w:r w:rsidR="00B81677">
        <w:rPr>
          <w:vertAlign w:val="superscript"/>
        </w:rPr>
        <w:t>*</w:t>
      </w:r>
    </w:p>
    <w:p w14:paraId="22A63C4C" w14:textId="6A3194D6" w:rsidR="00B81677" w:rsidRDefault="00B81677" w:rsidP="00AA630B">
      <w:pPr>
        <w:pStyle w:val="Authors"/>
        <w:ind w:firstLine="432"/>
      </w:pPr>
      <w:r w:rsidRPr="00B81677">
        <w:rPr>
          <w:vertAlign w:val="superscript"/>
        </w:rPr>
        <w:t>1</w:t>
      </w:r>
      <w:r w:rsidR="006A508A">
        <w:t xml:space="preserve">Department of </w:t>
      </w:r>
      <w:r w:rsidR="008B7682">
        <w:t>Advanced</w:t>
      </w:r>
      <w:r w:rsidR="006A508A">
        <w:t xml:space="preserve"> Energy Engineering Science, Kyushu University</w:t>
      </w:r>
    </w:p>
    <w:p w14:paraId="0C33FA0B" w14:textId="423F0B93" w:rsidR="00B81677" w:rsidRDefault="006A508A" w:rsidP="00AA630B">
      <w:pPr>
        <w:pStyle w:val="Authors"/>
        <w:ind w:firstLine="432"/>
      </w:pPr>
      <w:r>
        <w:t>1-6</w:t>
      </w:r>
      <w:r w:rsidR="00B81677" w:rsidRPr="00B81677">
        <w:t xml:space="preserve"> </w:t>
      </w:r>
      <w:proofErr w:type="spellStart"/>
      <w:r>
        <w:t>Kasuga-koen</w:t>
      </w:r>
      <w:proofErr w:type="spellEnd"/>
      <w:r>
        <w:t xml:space="preserve"> </w:t>
      </w:r>
      <w:proofErr w:type="spellStart"/>
      <w:r>
        <w:t>Kasuga-shi</w:t>
      </w:r>
      <w:proofErr w:type="spellEnd"/>
      <w:r w:rsidR="00C62BF1">
        <w:t>., Fukuoka-ken,</w:t>
      </w:r>
      <w:r w:rsidR="00BF0E71">
        <w:t xml:space="preserve"> 816-8580</w:t>
      </w:r>
      <w:r w:rsidR="000E2194">
        <w:t xml:space="preserve">, </w:t>
      </w:r>
      <w:r w:rsidR="00FC52BC">
        <w:t>Japan</w:t>
      </w:r>
      <w:r w:rsidR="00C62BF1">
        <w:t xml:space="preserve"> </w:t>
      </w:r>
      <w:r w:rsidR="00F73FD6">
        <w:t>F</w:t>
      </w:r>
      <w:r w:rsidR="00C62BF1">
        <w:t>ukuoka</w:t>
      </w:r>
    </w:p>
    <w:p w14:paraId="5018AEA9" w14:textId="1EF579B8" w:rsidR="00B81677" w:rsidRDefault="00B81677" w:rsidP="00BC7072">
      <w:pPr>
        <w:pStyle w:val="Authors"/>
        <w:ind w:firstLine="432"/>
        <w:jc w:val="both"/>
      </w:pPr>
    </w:p>
    <w:p w14:paraId="66F4D122" w14:textId="0DB6C0B7" w:rsidR="002A050A" w:rsidRPr="003B6DD5" w:rsidRDefault="002A050A" w:rsidP="00AA630B">
      <w:pPr>
        <w:ind w:firstLine="432"/>
      </w:pPr>
    </w:p>
    <w:p w14:paraId="38E66A42" w14:textId="623653FB" w:rsidR="009F33B4" w:rsidRDefault="00424B57" w:rsidP="00AA630B">
      <w:pPr>
        <w:ind w:firstLine="432"/>
      </w:pPr>
      <w:r w:rsidRPr="00424B57">
        <w:t xml:space="preserve">Radioisotopes (RIs) </w:t>
      </w:r>
      <w:r w:rsidR="004A65C7">
        <w:t>production</w:t>
      </w:r>
      <w:r w:rsidRPr="00424B57">
        <w:t xml:space="preserve"> using deuteron accelerator-based neutrons has been studying at Kyushu University. We primarily focus on neutrons generated via the C or </w:t>
      </w:r>
      <w:proofErr w:type="gramStart"/>
      <w:r w:rsidRPr="00424B57">
        <w:t>Be(</w:t>
      </w:r>
      <w:proofErr w:type="gramEnd"/>
      <w:r w:rsidRPr="00424B57">
        <w:t xml:space="preserve">d, n) reactions in a target whose thickness is thicker than the deuteron range. These reactions are selected because (1) high intense neutrons having high kinetic energy </w:t>
      </w:r>
      <w:r w:rsidR="00EA5213">
        <w:t xml:space="preserve">can </w:t>
      </w:r>
      <w:r w:rsidRPr="00424B57">
        <w:t xml:space="preserve">generate by the elastic and non-elastic breakup reaction of deuterons, and (2) neutron energy spectrum has a maximum of around a half incident deuteron energy, i.e., varying deuteron energy guides the spectrum shape adjustment. The two approaches have conducted the study: proposal of new production routes </w:t>
      </w:r>
      <w:r w:rsidR="00C8118E">
        <w:t>and</w:t>
      </w:r>
      <w:r w:rsidRPr="00424B57">
        <w:t xml:space="preserve"> new RIs with the accelerator-based neutron method and systematic measurements of double-differential thick-target neutron yields (DDTTNYs) up to 40 MeV. The present paper shows some examples of past works (</w:t>
      </w:r>
      <w:r w:rsidRPr="006E4547">
        <w:rPr>
          <w:vertAlign w:val="superscript"/>
        </w:rPr>
        <w:t>92</w:t>
      </w:r>
      <w:r w:rsidRPr="00424B57">
        <w:t xml:space="preserve">Y </w:t>
      </w:r>
      <w:r w:rsidR="004A65C7">
        <w:t>production</w:t>
      </w:r>
      <w:r w:rsidRPr="00424B57">
        <w:t xml:space="preserve"> for biodistribution assessment and 132Cs production for alternative environment tracer as </w:t>
      </w:r>
      <w:r w:rsidRPr="006E4547">
        <w:rPr>
          <w:vertAlign w:val="superscript"/>
        </w:rPr>
        <w:t>137</w:t>
      </w:r>
      <w:r w:rsidRPr="00424B57">
        <w:t xml:space="preserve">Cs), </w:t>
      </w:r>
      <w:r w:rsidR="002062F6">
        <w:t xml:space="preserve">and </w:t>
      </w:r>
      <w:proofErr w:type="gramStart"/>
      <w:r w:rsidRPr="00424B57">
        <w:t>current status</w:t>
      </w:r>
      <w:proofErr w:type="gramEnd"/>
      <w:r w:rsidRPr="00424B57">
        <w:t xml:space="preserve"> (systematic DDTTNY measurement results) of our project.</w:t>
      </w:r>
    </w:p>
    <w:p w14:paraId="711F9E82" w14:textId="77777777" w:rsidR="00821C8B" w:rsidRPr="00424B57" w:rsidRDefault="00821C8B" w:rsidP="00AA630B">
      <w:pPr>
        <w:ind w:firstLine="432"/>
      </w:pPr>
    </w:p>
    <w:p w14:paraId="15958B07" w14:textId="0C3634AC" w:rsidR="00B26ED1" w:rsidRPr="00667DBA" w:rsidRDefault="00AC66F9" w:rsidP="00667DBA">
      <w:pPr>
        <w:pStyle w:val="1"/>
      </w:pPr>
      <w:r>
        <w:t>Introduction</w:t>
      </w:r>
    </w:p>
    <w:p w14:paraId="7E555CF9" w14:textId="4798CADC" w:rsidR="003429D0" w:rsidRPr="006F0911" w:rsidRDefault="003429D0" w:rsidP="00EB03B3">
      <w:pPr>
        <w:ind w:firstLine="432"/>
      </w:pPr>
      <w:r w:rsidRPr="006F0911">
        <w:t xml:space="preserve">Recently, </w:t>
      </w:r>
      <w:r w:rsidR="00BB6E6E">
        <w:t xml:space="preserve">the </w:t>
      </w:r>
      <w:r w:rsidRPr="006F0911">
        <w:t>accelerator-based neutron has been widely applied in various fields. In this decade, medical radioisotopes (RIs) production using the neutron ha</w:t>
      </w:r>
      <w:r w:rsidR="007C03EA">
        <w:t>s</w:t>
      </w:r>
      <w:r w:rsidRPr="006F0911">
        <w:t xml:space="preserve"> been proposed</w:t>
      </w:r>
      <w:r w:rsidR="00DA1F0F">
        <w:t xml:space="preserve"> by</w:t>
      </w:r>
      <w:r w:rsidRPr="006F0911">
        <w:rPr>
          <w:rFonts w:hint="eastAsia"/>
        </w:rPr>
        <w:t xml:space="preserve"> </w:t>
      </w:r>
      <w:r w:rsidRPr="006F0911">
        <w:t>Nagai et al.</w:t>
      </w:r>
      <w:r w:rsidR="009063D8">
        <w:t xml:space="preserve"> </w:t>
      </w:r>
      <w:r w:rsidR="00805586">
        <w:t>First in the research,</w:t>
      </w:r>
      <w:r w:rsidR="00AA64B4">
        <w:t xml:space="preserve"> </w:t>
      </w:r>
      <w:r w:rsidR="00BB6E6E">
        <w:t xml:space="preserve">the </w:t>
      </w:r>
      <w:r w:rsidR="00AA64B4">
        <w:t>production method of</w:t>
      </w:r>
      <w:r w:rsidRPr="006F0911">
        <w:t xml:space="preserve"> </w:t>
      </w:r>
      <w:r w:rsidRPr="00672553">
        <w:rPr>
          <w:vertAlign w:val="superscript"/>
        </w:rPr>
        <w:t>99</w:t>
      </w:r>
      <w:r w:rsidRPr="006F0911">
        <w:t xml:space="preserve">Mo, which is the mother nuclide of the most used medical RI, </w:t>
      </w:r>
      <w:r w:rsidRPr="00D143F7">
        <w:rPr>
          <w:vertAlign w:val="superscript"/>
        </w:rPr>
        <w:t>99m</w:t>
      </w:r>
      <w:r w:rsidRPr="006F0911">
        <w:t>Tc</w:t>
      </w:r>
      <w:r w:rsidR="00BA092E">
        <w:t>,</w:t>
      </w:r>
      <w:r w:rsidR="00AA64B4">
        <w:t xml:space="preserve"> was proposed</w:t>
      </w:r>
      <w:r w:rsidR="007D4329">
        <w:t xml:space="preserve"> </w:t>
      </w:r>
      <w:r w:rsidR="00606436">
        <w:fldChar w:fldCharType="begin" w:fldLock="1"/>
      </w:r>
      <w:r w:rsidR="001D5B4F">
        <w:instrText>ADDIN CSL_CITATION {"citationItems":[{"id":"ITEM-1","itemData":{"DOI":"10.1143/JPSJ.78.033201","ISSN":"00319015","abstract":"We have proposed a new route to produce 99Mo for nuclear medicine by the 100Mo(n, 2n) 99Mo reaction. The reaction cross section is known to be ̃1.5 b in the neutron energy, E n, range from 12 to 17 MeV: 10-times larger than the thermal-neutron capture cross section of 98Mo. By irradiating an enriched 100Mo target for 198 h with neutrons of ̃10 13 n/(cm 2 s) at E n ̃ 14 MeV, one can produce 79 GBq/g specific activity of 99Mo. Since the cross sections for 100Mo(n, p) 100Nb, 100Mo(n, np) 99Nb and 100Mo(n, α) 97Zr at 12 ≤ E n ≤ 17 MeV are small, less than a few mb, radioactive waste during and/or after chemical processing of 99Mo would not be a serious problem. The proposed route could bring a major breakthrough in the solution of ensuring a constant and reliable supply of 99Mo without using highly enriched 235U. © 2009 The Physical Society of Japan.","author":[{"dropping-particle":"","family":"Nagai","given":"Yasuki","non-dropping-particle":"","parse-names":false,"suffix":""},{"dropping-particle":"","family":"Hatsukawa","given":"Yuichi","non-dropping-particle":"","parse-names":false,"suffix":""}],"container-title":"Journal of the Physical Society of Japan","id":"ITEM-1","issue":"3","issued":{"date-parts":[["2009"]]},"page":"12-15","title":"Production of 99Mo for nuclear medicine by 100Mo(n, 2n) 99Mo","type":"article-journal","volume":"78"},"uris":["http://www.mendeley.com/documents/?uuid=24ca11f2-e58e-4193-b0ba-cb855be18fe1"]},{"id":"ITEM-2","itemData":{"DOI":"10.1143/JPSJ.80.083201","ISSN":"00319015","abstract":"We have for the first time succeeded in separating 99mTc from a MoO3 sample irradiated with accelerator neutrons free from any radioactive impurities and in formulating 99mTc-methylene diphosphonate (99mTc-MDP). 99Mo, the mother nuclide of 99mTc, was produced by the 100Mo(n; 2n)99Mo reaction using about 14MeV neutrons provided by the 3H(d; n) 4He reaction at the Fusion Neutronics Source of Japan Atomic Energy Agency. The 99mTc was separated from 99Mo by sublimation and its radionuclide purity was confirmed to be higher than 99.99% by γ-spectroscopy. The labeling efficiency of 99mTc-MDP was shown to be higher than 99% by thin-layer chromatography. These values exceed the United States Pharmacopeia requirements for a fission product, 99Mo. Consequently, a 99mTc radiopharmaceutical preparation formed by using the mentioned 99Mo can be a promising substitute for the fission product 99Mo, which is currently produced using a highly enriched uranium target in aging research reactors. A longstanding problem to ensure a reliable and constant supply of 99Mo in Japan can be partially mitigated. © 2011 The Physical Society of Japan.","author":[{"dropping-particle":"","family":"Nagai","given":"Yasuki","non-dropping-particle":"","parse-names":false,"suffix":""},{"dropping-particle":"","family":"Hatsukawa","given":"Yuichi","non-dropping-particle":"","parse-names":false,"suffix":""},{"dropping-particle":"","family":"Kin","given":"Tadahiro","non-dropping-particle":"","parse-names":false,"suffix":""},{"dropping-particle":"","family":"Hashimoto","given":"Kazuyuki","non-dropping-particle":"","parse-names":false,"suffix":""},{"dropping-particle":"","family":"Motoishi","given":"Shoji","non-dropping-particle":"","parse-names":false,"suffix":""},{"dropping-particle":"","family":"Konno","given":"Chikara","non-dropping-particle":"","parse-names":false,"suffix":""},{"dropping-particle":"","family":"Ochiai","given":"Kentaro","non-dropping-particle":"","parse-names":false,"suffix":""},{"dropping-particle":"","family":"Takakura","given":"Kosuke","non-dropping-particle":"","parse-names":false,"suffix":""},{"dropping-particle":"","family":"Sato","given":"Yuichi","non-dropping-particle":"","parse-names":false,"suffix":""},{"dropping-particle":"","family":"Kawauchi","given":"Yukimasa","non-dropping-particle":"","parse-names":false,"suffix":""},{"dropping-particle":"","family":"Sato","given":"Norihito","non-dropping-particle":"","parse-names":false,"suffix":""},{"dropping-particle":"","family":"Ohta","given":"Akio","non-dropping-particle":"","parse-names":false,"suffix":""},{"dropping-particle":"","family":"Yamabayashi","given":"Hisamichi","non-dropping-particle":"","parse-names":false,"suffix":""},{"dropping-particle":"","family":"Tanase","given":"Masakazu","non-dropping-particle":"","parse-names":false,"suffix":""},{"dropping-particle":"","family":"Fujisaki","given":"Saburo","non-dropping-particle":"","parse-names":false,"suffix":""},{"dropping-particle":"","family":"Teranaka","given":"Tomoyuki","non-dropping-particle":"","parse-names":false,"suffix":""},{"dropping-particle":"","family":"Takeuchi","given":"Nobuhiro","non-dropping-particle":"","parse-names":false,"suffix":""},{"dropping-particle":"","family":"Igarashi","given":"Takashi","non-dropping-particle":"","parse-names":false,"suffix":""}],"container-title":"Journal of the Physical Society of Japan","id":"ITEM-2","issue":"8","issued":{"date-parts":[["2011"]]},"page":"4-7","title":"Successful labeling of 99mTc-MDP using 99mTc separated from 99Mo produced by 100Mo(n,2n)99Mo","type":"article-journal","volume":"80"},"uris":["http://www.mendeley.com/documents/?uuid=87cf7cde-25c3-4472-bdca-dbb34f56b8d3"]}],"mendeley":{"formattedCitation":"[1,2]","plainTextFormattedCitation":"[1,2]","previouslyFormattedCitation":"[1,2]"},"properties":{"noteIndex":0},"schema":"https://github.com/citation-style-language/schema/raw/master/csl-citation.json"}</w:instrText>
      </w:r>
      <w:r w:rsidR="00606436">
        <w:fldChar w:fldCharType="separate"/>
      </w:r>
      <w:r w:rsidR="002E58A4" w:rsidRPr="002E58A4">
        <w:rPr>
          <w:noProof/>
        </w:rPr>
        <w:t>[1,2]</w:t>
      </w:r>
      <w:r w:rsidR="00606436">
        <w:fldChar w:fldCharType="end"/>
      </w:r>
      <w:r w:rsidRPr="006F0911">
        <w:t xml:space="preserve">. In </w:t>
      </w:r>
      <w:r w:rsidR="009A7AAF">
        <w:t>th</w:t>
      </w:r>
      <w:r w:rsidR="00AD1AA8">
        <w:t>e study</w:t>
      </w:r>
      <w:r w:rsidR="002E58A4">
        <w:t>,</w:t>
      </w:r>
      <w:r w:rsidR="00345681">
        <w:t xml:space="preserve"> </w:t>
      </w:r>
      <w:r w:rsidRPr="006F0911">
        <w:t>deuterons are accelerated to around 100 keV and bombard</w:t>
      </w:r>
      <w:r w:rsidR="00633ED4">
        <w:t>ed</w:t>
      </w:r>
      <w:r w:rsidRPr="006F0911">
        <w:t xml:space="preserve"> on </w:t>
      </w:r>
      <w:r w:rsidR="00491772">
        <w:t xml:space="preserve">a </w:t>
      </w:r>
      <w:r w:rsidRPr="006F0911">
        <w:t xml:space="preserve">tritium target to obtain neutrons by </w:t>
      </w:r>
      <w:r w:rsidR="00E20298">
        <w:t xml:space="preserve">DT </w:t>
      </w:r>
      <w:r w:rsidRPr="006F0911">
        <w:t xml:space="preserve">fusion reactions. </w:t>
      </w:r>
      <w:r w:rsidR="00E20298">
        <w:t xml:space="preserve">Generated neutrons have nearly monoenergetic </w:t>
      </w:r>
      <w:r w:rsidR="00463294">
        <w:t>around 14 MeV</w:t>
      </w:r>
      <w:r w:rsidR="006E4547">
        <w:t>,</w:t>
      </w:r>
      <w:r w:rsidR="00463294">
        <w:t xml:space="preserve"> where </w:t>
      </w:r>
      <w:r w:rsidRPr="006F0911">
        <w:t xml:space="preserve">the </w:t>
      </w:r>
      <w:r w:rsidR="00897F70" w:rsidRPr="00897F70">
        <w:rPr>
          <w:vertAlign w:val="superscript"/>
        </w:rPr>
        <w:t>99</w:t>
      </w:r>
      <w:r w:rsidR="00897F70">
        <w:t xml:space="preserve">Mo production </w:t>
      </w:r>
      <w:r w:rsidRPr="006F0911">
        <w:t xml:space="preserve">reaction </w:t>
      </w:r>
      <w:r w:rsidRPr="00D143F7">
        <w:rPr>
          <w:vertAlign w:val="superscript"/>
        </w:rPr>
        <w:t>100</w:t>
      </w:r>
      <w:r w:rsidRPr="006F0911">
        <w:t>Mo(</w:t>
      </w:r>
      <w:r w:rsidRPr="00897F70">
        <w:rPr>
          <w:i/>
          <w:iCs/>
        </w:rPr>
        <w:t>n</w:t>
      </w:r>
      <w:r w:rsidRPr="006F0911">
        <w:t>,2</w:t>
      </w:r>
      <w:r w:rsidRPr="00897F70">
        <w:rPr>
          <w:i/>
          <w:iCs/>
        </w:rPr>
        <w:t>n</w:t>
      </w:r>
      <w:r w:rsidRPr="006F0911">
        <w:t xml:space="preserve">) has </w:t>
      </w:r>
      <w:r w:rsidR="00633ED4">
        <w:t xml:space="preserve">a </w:t>
      </w:r>
      <w:r w:rsidRPr="006F0911">
        <w:t>large cross section</w:t>
      </w:r>
      <w:r w:rsidR="00DA03E8">
        <w:t>.</w:t>
      </w:r>
      <w:r w:rsidRPr="006F0911">
        <w:t xml:space="preserve"> </w:t>
      </w:r>
      <w:r w:rsidR="007D292A">
        <w:t>The study reveals that t</w:t>
      </w:r>
      <w:r w:rsidRPr="006F0911">
        <w:t xml:space="preserve">he production </w:t>
      </w:r>
      <w:r w:rsidR="00CF662B">
        <w:t xml:space="preserve">method </w:t>
      </w:r>
      <w:r w:rsidR="003B0720">
        <w:t>can</w:t>
      </w:r>
      <w:r w:rsidR="00CF662B">
        <w:t xml:space="preserve"> generate </w:t>
      </w:r>
      <w:proofErr w:type="gramStart"/>
      <w:r w:rsidR="00634E02">
        <w:t xml:space="preserve">a </w:t>
      </w:r>
      <w:r w:rsidR="00CF662B">
        <w:t xml:space="preserve">sufficient </w:t>
      </w:r>
      <w:r w:rsidRPr="006F0911">
        <w:t>amount of</w:t>
      </w:r>
      <w:proofErr w:type="gramEnd"/>
      <w:r w:rsidRPr="006F0911">
        <w:t xml:space="preserve"> </w:t>
      </w:r>
      <w:r w:rsidRPr="00B93E5E">
        <w:rPr>
          <w:vertAlign w:val="superscript"/>
        </w:rPr>
        <w:t>99</w:t>
      </w:r>
      <w:r w:rsidRPr="006F0911">
        <w:t xml:space="preserve">Mo </w:t>
      </w:r>
      <w:r w:rsidR="00CF662B">
        <w:t>of</w:t>
      </w:r>
      <w:r w:rsidRPr="006F0911">
        <w:t xml:space="preserve"> the world demand. </w:t>
      </w:r>
      <w:r w:rsidR="008F6BFC">
        <w:t>We have also proposed</w:t>
      </w:r>
      <w:r w:rsidR="00B959BD">
        <w:t xml:space="preserve"> </w:t>
      </w:r>
      <w:r w:rsidR="00634E02">
        <w:t xml:space="preserve">the </w:t>
      </w:r>
      <w:r w:rsidRPr="00D143F7">
        <w:rPr>
          <w:vertAlign w:val="superscript"/>
        </w:rPr>
        <w:t>64</w:t>
      </w:r>
      <w:r w:rsidRPr="006F0911">
        <w:t xml:space="preserve">Cu and </w:t>
      </w:r>
      <w:r w:rsidRPr="00B93E5E">
        <w:rPr>
          <w:vertAlign w:val="superscript"/>
        </w:rPr>
        <w:t>67</w:t>
      </w:r>
      <w:r w:rsidRPr="006F0911">
        <w:t xml:space="preserve">Cu production </w:t>
      </w:r>
      <w:r w:rsidR="00634E02">
        <w:t>methods</w:t>
      </w:r>
      <w:r w:rsidRPr="006F0911">
        <w:t xml:space="preserve"> </w:t>
      </w:r>
      <w:r w:rsidR="008F6BFC">
        <w:t xml:space="preserve">for other applications </w:t>
      </w:r>
      <w:r w:rsidRPr="006F0911">
        <w:t>by using accelerator-based neutron via the C(</w:t>
      </w:r>
      <w:proofErr w:type="spellStart"/>
      <w:r w:rsidRPr="001D5B4F">
        <w:rPr>
          <w:i/>
          <w:iCs/>
        </w:rPr>
        <w:t>d</w:t>
      </w:r>
      <w:r w:rsidRPr="006F0911">
        <w:t>,</w:t>
      </w:r>
      <w:r w:rsidRPr="001D5B4F">
        <w:rPr>
          <w:i/>
          <w:iCs/>
        </w:rPr>
        <w:t>n</w:t>
      </w:r>
      <w:proofErr w:type="spellEnd"/>
      <w:r w:rsidRPr="006F0911">
        <w:t>) reaction</w:t>
      </w:r>
      <w:r w:rsidR="00184119">
        <w:t xml:space="preserve"> </w:t>
      </w:r>
      <w:r w:rsidR="001D5B4F">
        <w:fldChar w:fldCharType="begin" w:fldLock="1"/>
      </w:r>
      <w:r w:rsidR="00C622C0">
        <w:instrText>ADDIN CSL_CITATION {"citationItems":[{"id":"ITEM-1","itemData":{"DOI":"10.7566/JPSJ.82.034201","ISSN":"00319015","abstract":"We have measured the activation cross sections producing 64Cu and 67Cu, promising medical radioisotopes for molecular imaging and radioimmunotherapy, by bombarding a natural zinc sample with 14MeV neutrons. We estimated the production yields of 64Cu and 67Cu by fast neutrons from natC(d,n) with 40MeV 5mA deuterons. We used the present result together with the evaluated cross section of Zn isotopes. The calculated 64Cu yield is 1.8 TBq (175 g 64Zn) for 12 h of irradiation; the yields of 67Cu by 67Zn(n,p) 67Cu and 68Zn(n,x)67Cu were 249 GBq (184 g 67Zn) and 287 GBq (186 g 68Zn) at the end of 2 days of irradiation, respectively. From the results, we proposed a new route to produce 67Cu with very little radionuclide impurity via the 68Zn(n,x)67Cu reaction, and showed the 64Zn(n,p)64Cu reaction to be a promising route to produce 64Cu. Both 67Cu and 64Cu are noted to be produced using fast neutrons. © 2013 The Physical Society of Japan.","author":[{"dropping-particle":"","family":"Kin","given":"Tadahiro","non-dropping-particle":"","parse-names":false,"suffix":""},{"dropping-particle":"","family":"Nagai","given":"Yasuki","non-dropping-particle":"","parse-names":false,"suffix":""},{"dropping-particle":"","family":"Iwamoto","given":"Nobuyuki","non-dropping-particle":"","parse-names":false,"suffix":""},{"dropping-particle":"","family":"Minato","given":"Futoshi","non-dropping-particle":"","parse-names":false,"suffix":""},{"dropping-particle":"","family":"Iwamoto","given":"Osamu","non-dropping-particle":"","parse-names":false,"suffix":""},{"dropping-particle":"","family":"Hatsukawa","given":"Yuichi","non-dropping-particle":"","parse-names":false,"suffix":""},{"dropping-particle":"","family":"Segawa","given":"Mariko","non-dropping-particle":"","parse-names":false,"suffix":""},{"dropping-particle":"","family":"Harada","given":"Hideo","non-dropping-particle":"","parse-names":false,"suffix":""},{"dropping-particle":"","family":"Konno","given":"Chikara","non-dropping-particle":"","parse-names":false,"suffix":""},{"dropping-particle":"","family":"Ochiai","given":"Kentaro","non-dropping-particle":"","parse-names":false,"suffix":""},{"dropping-particle":"","family":"Takakura","given":"Kosuke","non-dropping-particle":"","parse-names":false,"suffix":""}],"container-title":"Journal of the Physical Society of Japan","id":"ITEM-1","issue":"3","issued":{"date-parts":[["2013"]]},"page":"1-8","title":"New production routes for medical isotopes 64Cu and 67Cu using accelerator neutrons","type":"article-journal","volume":"82"},"uris":["http://www.mendeley.com/documents/?uuid=7b6480eb-b613-409d-acf8-a740170bc024"]}],"mendeley":{"formattedCitation":"[3]","plainTextFormattedCitation":"[3]","previouslyFormattedCitation":"[3]"},"properties":{"noteIndex":0},"schema":"https://github.com/citation-style-language/schema/raw/master/csl-citation.json"}</w:instrText>
      </w:r>
      <w:r w:rsidR="001D5B4F">
        <w:fldChar w:fldCharType="separate"/>
      </w:r>
      <w:r w:rsidR="001D5B4F" w:rsidRPr="001D5B4F">
        <w:rPr>
          <w:noProof/>
        </w:rPr>
        <w:t>[3]</w:t>
      </w:r>
      <w:r w:rsidR="001D5B4F">
        <w:fldChar w:fldCharType="end"/>
      </w:r>
      <w:r w:rsidRPr="006F0911">
        <w:t xml:space="preserve">. These copper RIs are new promising candidates </w:t>
      </w:r>
      <w:r w:rsidR="001248EA">
        <w:t>of theranostics</w:t>
      </w:r>
      <w:r w:rsidR="002E554D">
        <w:t xml:space="preserve">, which </w:t>
      </w:r>
      <w:r w:rsidR="00703DE5">
        <w:t xml:space="preserve">means </w:t>
      </w:r>
      <w:r w:rsidR="008F6BFC">
        <w:t>combining</w:t>
      </w:r>
      <w:r w:rsidR="00703DE5">
        <w:t xml:space="preserve"> therapy and diagnosis</w:t>
      </w:r>
      <w:r w:rsidRPr="006F0911">
        <w:t xml:space="preserve">. In the proposed </w:t>
      </w:r>
      <w:r w:rsidR="00703DE5">
        <w:t>route</w:t>
      </w:r>
      <w:r w:rsidRPr="006F0911">
        <w:t>, 40-MeV deuterons are used to generate accelerator-based neutrons to obtain intense flux. The</w:t>
      </w:r>
      <w:r w:rsidR="00B959BD">
        <w:t xml:space="preserve"> </w:t>
      </w:r>
      <w:r w:rsidRPr="006F0911">
        <w:t xml:space="preserve">amount of the RIs </w:t>
      </w:r>
      <w:r w:rsidR="00525E58" w:rsidRPr="006F0911">
        <w:t>is</w:t>
      </w:r>
      <w:r w:rsidRPr="006F0911">
        <w:t xml:space="preserve"> </w:t>
      </w:r>
      <w:r w:rsidR="00525E58">
        <w:t xml:space="preserve">estimated to </w:t>
      </w:r>
      <w:r w:rsidR="00C04FED">
        <w:t>be</w:t>
      </w:r>
      <w:r w:rsidR="00CF0743">
        <w:t xml:space="preserve"> </w:t>
      </w:r>
      <w:r w:rsidR="00525E58">
        <w:t xml:space="preserve">sufficient </w:t>
      </w:r>
      <w:r w:rsidRPr="006F0911">
        <w:t>for clinical use</w:t>
      </w:r>
      <w:r w:rsidR="00525E58">
        <w:t xml:space="preserve"> (a few hundreds of M</w:t>
      </w:r>
      <w:r w:rsidR="00C622C0">
        <w:t>Bq</w:t>
      </w:r>
      <w:r w:rsidR="00525E58">
        <w:t xml:space="preserve"> for diagnosis, </w:t>
      </w:r>
      <w:r w:rsidR="00C622C0">
        <w:t xml:space="preserve">a few </w:t>
      </w:r>
      <w:proofErr w:type="spellStart"/>
      <w:r w:rsidR="00C622C0">
        <w:t>GBq</w:t>
      </w:r>
      <w:proofErr w:type="spellEnd"/>
      <w:r w:rsidR="00C622C0">
        <w:t xml:space="preserve"> for therapy)</w:t>
      </w:r>
      <w:r w:rsidRPr="006F0911">
        <w:t xml:space="preserve">. The accelerator-based neutron method by deuterons was summarized as a </w:t>
      </w:r>
      <w:r w:rsidR="001F27FD">
        <w:t>GRAND system</w:t>
      </w:r>
      <w:r w:rsidRPr="006F0911">
        <w:t xml:space="preserve"> in Ref.</w:t>
      </w:r>
      <w:r w:rsidR="00C622C0">
        <w:fldChar w:fldCharType="begin" w:fldLock="1"/>
      </w:r>
      <w:r w:rsidR="00263458">
        <w:instrText>ADDIN CSL_CITATION {"citationItems":[{"id":"ITEM-1","itemData":{"DOI":"10.7566/JPSJ.82.064201","ISSN":"00319015","abstract":"A new system proposed for the generation of radioisotopes with accelerator neutrons by deuterons (GRAND) is described by mainly discussing the production of 99Mo used for nuclear medicine diagnosis. A prototype facility of this system consists of a cyclotron to produce intense accelerator neutrons from the natC(d,n) reaction with 40MeV 2mA deuteron beams, and a sublimation system to separate 99mTc from an irradiated 100MoO3 sample. About 8.1 TBq/week of 99Mo is produced by repeating irradiation on an enriched 100Mo sample (251 g) with accelerator neutrons for two days three times. It meets about 10% of the 99Mo demand in Japan. The characteristic feature of the system lies in its capability to reliably produce a wide variety of high-quality, carrier-free, carrier-added radioisotopes with a minimum level of radioactive waste without using uranium. The system is compact in size, and easy to operate; therefore it could be used worldwide to produce radioisotopes for medical, research, and industrial applications. © 2013 The Physical Society of Japan.","author":[{"dropping-particle":"","family":"Nagai","given":"Yasuki","non-dropping-particle":"","parse-names":false,"suffix":""},{"dropping-particle":"","family":"Hashimoto","given":"Kazuyuki","non-dropping-particle":"","parse-names":false,"suffix":""},{"dropping-particle":"","family":"Hatsukawa","given":"Yuichi","non-dropping-particle":"","parse-names":false,"suffix":""},{"dropping-particle":"","family":"Saeki","given":"Hideya","non-dropping-particle":"","parse-names":false,"suffix":""},{"dropping-particle":"","family":"Motoishi","given":"Shoji","non-dropping-particle":"","parse-names":false,"suffix":""},{"dropping-particle":"","family":"Sato","given":"Nozomi","non-dropping-particle":"","parse-names":false,"suffix":""},{"dropping-particle":"","family":"Kawabata","given":"Masako","non-dropping-particle":"","parse-names":false,"suffix":""},{"dropping-particle":"","family":"Harada","given":"Hideo","non-dropping-particle":"","parse-names":false,"suffix":""},{"dropping-particle":"","family":"Kin","given":"Tadahiro","non-dropping-particle":"","parse-names":false,"suffix":""},{"dropping-particle":"","family":"Tsukada","given":"Kazuaki","non-dropping-particle":"","parse-names":false,"suffix":""},{"dropping-particle":"","family":"Sato","given":"Tetsuya K.","non-dropping-particle":"","parse-names":false,"suffix":""},{"dropping-particle":"","family":"Minato","given":"Futoshi","non-dropping-particle":"","parse-names":false,"suffix":""},{"dropping-particle":"","family":"Iwamoto","given":"Osamu","non-dropping-particle":"","parse-names":false,"suffix":""},{"dropping-particle":"","family":"Iwamoto","given":"Nobuyuki","non-dropping-particle":"","parse-names":false,"suffix":""},{"dropping-particle":"","family":"Seki","given":"Yohji","non-dropping-particle":"","parse-names":false,"suffix":""},{"dropping-particle":"","family":"Yokoyama","given":"Kenji","non-dropping-particle":"","parse-names":false,"suffix":""},{"dropping-particle":"","family":"Shiina","given":"Takehiko","non-dropping-particle":"","parse-names":false,"suffix":""},{"dropping-particle":"","family":"Ohta","given":"Akio","non-dropping-particle":"","parse-names":false,"suffix":""},{"dropping-particle":"","family":"Takeuchi","given":"Nobuhiro","non-dropping-particle":"","parse-names":false,"suffix":""},{"dropping-particle":"","family":"Kawauchi","given":"Yukimasa","non-dropping-particle":"","parse-names":false,"suffix":""},{"dropping-particle":"","family":"Sato","given":"Norihito","non-dropping-particle":"","parse-names":false,"suffix":""},{"dropping-particle":"","family":"Yamabayashi","given":"Hisamichi","non-dropping-particle":"","parse-names":false,"suffix":""},{"dropping-particle":"","family":"Adachi","given":"Yoshitsugu","non-dropping-particle":"","parse-names":false,"suffix":""},{"dropping-particle":"","family":"Kikuchi","given":"Yuji","non-dropping-particle":"","parse-names":false,"suffix":""},{"dropping-particle":"","family":"Mitsumoto","given":"Toshinori","non-dropping-particle":"","parse-names":false,"suffix":""},{"dropping-particle":"","family":"Igarashi","given":"Takashi","non-dropping-particle":"","parse-names":false,"suffix":""}],"container-title":"Journal of the Physical Society of Japan","id":"ITEM-1","issue":"6","issued":{"date-parts":[["2013"]]},"page":"1-7","title":"Generation of radioisotopes with accelerator neutrons by deuterons","type":"article-journal","volume":"82"},"uris":["http://www.mendeley.com/documents/?uuid=babeaeee-5f16-4807-94b4-3d56b11bd64b"]}],"mendeley":{"formattedCitation":"[4]","plainTextFormattedCitation":"[4]","previouslyFormattedCitation":"[4]"},"properties":{"noteIndex":0},"schema":"https://github.com/citation-style-language/schema/raw/master/csl-citation.json"}</w:instrText>
      </w:r>
      <w:r w:rsidR="00C622C0">
        <w:fldChar w:fldCharType="separate"/>
      </w:r>
      <w:r w:rsidR="00C622C0" w:rsidRPr="00C622C0">
        <w:rPr>
          <w:noProof/>
        </w:rPr>
        <w:t>[4]</w:t>
      </w:r>
      <w:r w:rsidR="00C622C0">
        <w:fldChar w:fldCharType="end"/>
      </w:r>
      <w:r w:rsidRPr="006F0911">
        <w:t>.</w:t>
      </w:r>
    </w:p>
    <w:p w14:paraId="5D581DAD" w14:textId="3A783865" w:rsidR="0013303E" w:rsidRDefault="00CC753C" w:rsidP="0067305E">
      <w:pPr>
        <w:ind w:firstLine="432"/>
      </w:pPr>
      <w:r>
        <w:t xml:space="preserve">We </w:t>
      </w:r>
      <w:r w:rsidR="00615AC5">
        <w:t>started studying</w:t>
      </w:r>
      <w:r>
        <w:t xml:space="preserve"> </w:t>
      </w:r>
      <w:r w:rsidR="001F27FD">
        <w:t xml:space="preserve">the </w:t>
      </w:r>
      <w:r w:rsidR="00271D0C">
        <w:t xml:space="preserve">RI production method by </w:t>
      </w:r>
      <w:r>
        <w:t xml:space="preserve">the accelerator-based neutron </w:t>
      </w:r>
      <w:r w:rsidR="00544A74">
        <w:t>in</w:t>
      </w:r>
      <w:r w:rsidR="00B554DE">
        <w:t xml:space="preserve"> 2012</w:t>
      </w:r>
      <w:r w:rsidR="00F016A6">
        <w:t xml:space="preserve"> when</w:t>
      </w:r>
      <w:r w:rsidR="00B554DE">
        <w:t xml:space="preserve"> </w:t>
      </w:r>
      <w:r w:rsidR="00452B74">
        <w:t xml:space="preserve">I </w:t>
      </w:r>
      <w:r w:rsidR="00C40488">
        <w:t xml:space="preserve">moved </w:t>
      </w:r>
      <w:r w:rsidR="00452B74">
        <w:t>from Prof. Nagai’s group at JAEA</w:t>
      </w:r>
      <w:r w:rsidR="00BB2016">
        <w:t xml:space="preserve"> </w:t>
      </w:r>
      <w:r w:rsidR="00C40488">
        <w:t xml:space="preserve">to </w:t>
      </w:r>
      <w:r w:rsidR="00BB2016">
        <w:t xml:space="preserve">Prof. Watanabe’s laboratory at </w:t>
      </w:r>
      <w:r w:rsidR="00D94607" w:rsidRPr="00D94607">
        <w:t>Kyushu University</w:t>
      </w:r>
      <w:r w:rsidR="00083A97">
        <w:t xml:space="preserve">. </w:t>
      </w:r>
      <w:r w:rsidR="00220AC2">
        <w:t xml:space="preserve">At that </w:t>
      </w:r>
      <w:r w:rsidR="00220AC2">
        <w:lastRenderedPageBreak/>
        <w:t xml:space="preserve">time, Kyushu University </w:t>
      </w:r>
      <w:r w:rsidR="00352882">
        <w:t xml:space="preserve">already </w:t>
      </w:r>
      <w:r w:rsidR="00AA6BD7">
        <w:t>gets</w:t>
      </w:r>
      <w:r w:rsidR="00352882">
        <w:t xml:space="preserve"> started </w:t>
      </w:r>
      <w:r w:rsidR="00AA6BD7">
        <w:t xml:space="preserve">a </w:t>
      </w:r>
      <w:r w:rsidR="00352882">
        <w:t xml:space="preserve">nuclear data study on </w:t>
      </w:r>
      <w:r w:rsidR="00AA6BD7">
        <w:t>deuteron-induced</w:t>
      </w:r>
      <w:r w:rsidR="00352882">
        <w:t xml:space="preserve"> reactions</w:t>
      </w:r>
      <w:r w:rsidR="00FB4ECA">
        <w:fldChar w:fldCharType="begin" w:fldLock="1"/>
      </w:r>
      <w:r w:rsidR="007760AF">
        <w:instrText>ADDIN CSL_CITATION {"citationItems":[{"id":"ITEM-1","itemData":{"DOI":"10.1016/j.nima.2016.10.043","ISSN":"01689002","abstract":"Double-differential neutron production cross sections (DDXs) for deuteron-induced reactions on Li, Be, C, Al, Cu, and Nb at 102 MeV were measured at forward angles ≤25° by means of a time of flight (TOF) method with NE213 liquid organic scintillators at the Research Center of Nuclear Physics (RCNP), Osaka University. The experimental DDXs and energy-integrated cross sections were compared with TENDL-2015 data and Particle and Heavy Ion Transport code System (PHITS) calculation using a combination of the KUROTAMA model, the Liege Intra-Nuclear Cascade model, and the generalized evaporation model. The PHITS calculation showed better agreement with the experimental results than TENDL-2015 for all target nuclei, although the shape of the broad peak around 50 MeV was not satisfactorily reproduced by the PHITS calculation.","author":[{"dropping-particle":"","family":"Araki","given":"Shouhei","non-dropping-particle":"","parse-names":false,"suffix":""},{"dropping-particle":"","family":"Watanabe","given":"Yukinobu","non-dropping-particle":"","parse-names":false,"suffix":""},{"dropping-particle":"","family":"Kitajima","given":"Mizuki","non-dropping-particle":"","parse-names":false,"suffix":""},{"dropping-particle":"","family":"Sadamatsu","given":"Hiroki","non-dropping-particle":"","parse-names":false,"suffix":""},{"dropping-particle":"","family":"Nakano","given":"Keita","non-dropping-particle":"","parse-names":false,"suffix":""},{"dropping-particle":"","family":"Kin","given":"Tadahiro","non-dropping-particle":"","parse-names":false,"suffix":""},{"dropping-particle":"","family":"Iwamoto","given":"Yosuke","non-dropping-particle":"","parse-names":false,"suffix":""},{"dropping-particle":"","family":"Satoh","given":"Daiki","non-dropping-particle":"","parse-names":false,"suffix":""},{"dropping-particle":"","family":"Hagiwara","given":"Masayuki","non-dropping-particle":"","parse-names":false,"suffix":""},{"dropping-particle":"","family":"Yashima","given":"Hiroshi","non-dropping-particle":"","parse-names":false,"suffix":""},{"dropping-particle":"","family":"Shima","given":"Tatsushi","non-dropping-particle":"","parse-names":false,"suffix":""}],"container-title":"Nuclear Instruments and Methods in Physics Research, Section A: Accelerators, Spectrometers, Detectors and Associated Equipment","id":"ITEM-1","issue":"August 2016","issued":{"date-parts":[["2017"]]},"page":"62-70","publisher":"Elsevier","title":"Systematic measurement of double-differential neutron production cross sections for deuteron-induced reactions at an incident energy of 102 MeV","type":"article-journal","volume":"842"},"uris":["http://www.mendeley.com/documents/?uuid=511c3274-7d66-4214-ad51-661ae6392a0b"]},{"id":"ITEM-2","itemData":{"DOI":"10.1103/PhysRevC.94.014618","author":[{"dropping-particle":"","family":"Nakayama","given":"Shinsuke","non-dropping-particle":"","parse-names":false,"suffix":""},{"dropping-particle":"","family":"Kouno","given":"Hiroshi","non-dropping-particle":"","parse-names":false,"suffix":""},{"dropping-particle":"","family":"Watanabe","given":"Yukinobu","non-dropping-particle":"","parse-names":false,"suffix":""},{"dropping-particle":"","family":"Iwamoto","given":"Osamu","non-dropping-particle":"","parse-names":false,"suffix":""},{"dropping-particle":"","family":"Ogata","given":"Kazuyuki","non-dropping-particle":"","parse-names":false,"suffix":""}],"container-title":"Phys. Rev. C","id":"ITEM-2","issue":"1","issued":{"date-parts":[["2016","7"]]},"page":"14618","publisher":"American Physical Society","title":"Theoretical model analysis of $(d,xn)$ reactions on $^{9}\\mathrm{Be}$ and $^{12}\\mathrm{C}$ at incident energies up to 50 MeV","type":"article-journal","volume":"94"},"uris":["http://www.mendeley.com/documents/?uuid=4f0879b5-b5df-436a-a58d-945e78faf4f3"]}],"mendeley":{"formattedCitation":"[5,6]","plainTextFormattedCitation":"[5,6]","previouslyFormattedCitation":"[5,6]"},"properties":{"noteIndex":0},"schema":"https://github.com/citation-style-language/schema/raw/master/csl-citation.json"}</w:instrText>
      </w:r>
      <w:r w:rsidR="00FB4ECA">
        <w:fldChar w:fldCharType="separate"/>
      </w:r>
      <w:r w:rsidR="00FB4ECA" w:rsidRPr="00FB4ECA">
        <w:rPr>
          <w:noProof/>
        </w:rPr>
        <w:t>[5,6]</w:t>
      </w:r>
      <w:r w:rsidR="00FB4ECA">
        <w:fldChar w:fldCharType="end"/>
      </w:r>
      <w:r w:rsidR="00352882">
        <w:t xml:space="preserve">. </w:t>
      </w:r>
      <w:r w:rsidR="00595343">
        <w:t xml:space="preserve">Thus, our </w:t>
      </w:r>
      <w:r w:rsidR="00C00AA4">
        <w:t>research</w:t>
      </w:r>
      <w:r w:rsidR="00595343">
        <w:t xml:space="preserve"> </w:t>
      </w:r>
      <w:r w:rsidR="00F33A61">
        <w:t>has</w:t>
      </w:r>
      <w:r w:rsidR="00933177">
        <w:t xml:space="preserve"> not </w:t>
      </w:r>
      <w:r w:rsidR="00644D6E">
        <w:t>only been</w:t>
      </w:r>
      <w:r w:rsidR="00F33A61">
        <w:t xml:space="preserve"> a part of </w:t>
      </w:r>
      <w:r w:rsidR="00595343">
        <w:t xml:space="preserve">the GRAND project </w:t>
      </w:r>
      <w:r w:rsidR="00933177">
        <w:t>but</w:t>
      </w:r>
      <w:r w:rsidR="005631FD">
        <w:t xml:space="preserve"> </w:t>
      </w:r>
      <w:r w:rsidR="00644D6E">
        <w:t xml:space="preserve">also </w:t>
      </w:r>
      <w:r w:rsidR="005631FD">
        <w:t>combined with the nuclear data stud</w:t>
      </w:r>
      <w:r w:rsidR="001678D3">
        <w:t>y</w:t>
      </w:r>
      <w:r w:rsidR="007760AF">
        <w:fldChar w:fldCharType="begin" w:fldLock="1"/>
      </w:r>
      <w:r w:rsidR="00DD7690">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27f61701-a06c-4f93-b234-1958b3ce6a29"]},{"id":"ITEM-2","itemData":{"DOI":"10.1080/00223131.2017.1344585","abstract":" ABSTRACTWe conducted a feasibility study for producing a high-purity medical radioisotope 64Cu from natural zinc with accelerator-based neutrons. 64Cu isotopes were produced via the 64Zn(n,p) reaction. The accelerator-based neutrons were generated via the C(d,n) reaction using low-energy deuterons of 9 and 12 MeV on a 1-mm-thick carbon target. First, the production purity was estimated using the evaluated nuclear data library JENDL-4.0 and our previously measured thick target neutron yield. We found that even when natural zinc was used as the starting material, significantly high-purity 64Cu could be obtained. Next, irradiation experiments for producing 64Cu using natural zinc were conducted at Kyushu University Tandem Laboratory, with the amounts of 64Cu isotopes and other gamma-emission nuclides measured by a high-purity germanium detector. As a result, high-purity 64Cu isotopes of 1.11(49) × 100 and 3.70 (17) × 100 Bq/g/C were produced with incident deuteron energies of 9 and 12 MeV, respectively. ","author":[{"dropping-particle":"","family":"Kin","given":"Tadahiro","non-dropping-particle":"","parse-names":false,"suffix":""},{"dropping-particle":"","family":"Kawagoe","given":"Takaya","non-dropping-particle":"","parse-names":false,"suffix":""},{"dropping-particle":"","family":"Araki","given":"Shouhei","non-dropping-particle":"","parse-names":false,"suffix":""},{"dropping-particle":"","family":"Watanabe","given":"Yukinobu","non-dropping-particle":"","parse-names":false,"suffix":""}],"container-title":"Journal of Nuclear Science and Technology","id":"ITEM-2","issue":"10","issued":{"date-parts":[["2017"]]},"page":"1123-1130","title":"Production of high-purity medical radio isotope 64Cu with accelerator-based neutrons generated with 9 and 12 MeV deuterons","type":"article-journal","volume":"54"},"uris":["http://www.mendeley.com/documents/?uuid=47f0d1b3-10ab-42e3-80ab-c64d7d906e8b"]},{"id":"ITEM-3","itemData":{"DOI":"10.1051/epjconf/201714603006","ISBN":"9782759890200","ISSN":"2100014X","abstract":"© The Authors, published by EDP Sciences, 2017. A comprehensive research program on deuteron nuclear data motivated by development of accelerator-based neutron sources is being executed. It is composed of measurements of neutron and gamma-ray yields and production cross sections, modelling of deuteron-induced reactions and code development, nuclear data evaluation and benchmark test, and its application to medical radioisotopes production. The goal of this program is to develop a state-of-the-art deuteron nuclear data library up to 200 MeV which will be useful for the design of future (d,xn) neutron sources. The current status and future plan are reviewed.","author":[{"dropping-particle":"","family":"Watanabe","given":"Y.","non-dropping-particle":"","parse-names":false,"suffix":""},{"dropping-particle":"","family":"Kin","given":"T.","non-dropping-particle":"","parse-names":false,"suffix":""},{"dropping-particle":"","family":"Araki","given":"S.","non-dropping-particle":"","parse-names":false,"suffix":""},{"dropping-particle":"","family":"Nakayama","given":"S.","non-dropping-particle":"","parse-names":false,"suffix":""},{"dropping-particle":"","family":"Iwamoto","given":"O.","non-dropping-particle":"","parse-names":false,"suffix":""}],"container-title":"EPJ Web of Conferences","id":"ITEM-3","issued":{"date-parts":[["2017"]]},"title":"Deuteron nuclear data for the design of accelerator-based neutron sources: Measurement, model analysis, evaluation, and application","type":"paper-conference","volume":"146"},"uris":["http://www.mendeley.com/documents/?uuid=7b2296db-cc21-4609-8b7f-38e858af3c2b"]},{"id":"ITEM-4","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w:instrText>
      </w:r>
      <w:r w:rsidR="00DD7690">
        <w:rPr>
          <w:rFonts w:hint="eastAsia"/>
        </w:rPr>
        <w:instrText>°</w:instrText>
      </w:r>
      <w:r w:rsidR="00DD7690">
        <w:instrText>,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4","issue":"2","issued":{"date-parts":[["2021"]]},"page":"252-258","publisher":"Taylor &amp; Francis","title":"Measurement of double-differential thick-target neutron yields of the C(d,n) reaction at 12, 20, and 30 MeV","type":"article-journal","volume":"58"},"uris":["http://www.mendeley.com/documents/?uuid=bb047a99-0ae7-4874-94a6-e085bb371324"]},{"id":"ITEM-5","itemData":{"DOI":"10.5109/2547352","ISSN":"24325953","abstract":"© 2019, Novel Carbon Resource Sciences. All rights reserved. We propose that132Cs (Eγ = 668 keV and T1/2 = 6.5 d) can replace137Cs (Eγ = 662 keV and T1/2 = 30 y) as a new environmental tracer of cesium. The alternative tracer,132Cs, can potentially reveal the short-time dynamics in an environment, which are considered to dominate radioactive cesium absorption after nuclear accidents. We first investigate the production yield and radioactive purity of132Cs in a production experiment at the Cyclotron and Radioisotope Center of Tohoku University. The132Cs was produced via the133Cs(n,2n) reaction with neutrons generated by bombarding accelerated deuterons onto a 4 mm-thick neutron converter made of carbon. The generated neutrons were then irradiated onto a Cs2CO3 sample. The experiment yielded 102.2 kBq/g of132Cs, sufficient for tracing environmental cesium. The radioactive purity reached 98%, indicating negligible amounts of by-products. Next, a132Cs tracer experiment was performed on three different soil samples: an andosol soil, a haplic fluvisol soil, and a gleyic fluvisol soil. This feasibility study confirmed that the new tracer can measure soil cesium distributions as adequately as the137Cs tracer. Thus, we conclude that132Cs is a promising alternative environmental tracer of 137 Cs.","author":[{"dropping-particle":"","family":"Patwary","given":"M.K.A.","non-dropping-particle":"","parse-names":false,"suffix":""},{"dropping-particle":"","family":"Kin","given":"T.","non-dropping-particle":"","parse-names":false,"suffix":""},{"dropping-particle":"","family":"Araki","given":"N.","non-dropping-particle":"","parse-names":false,"suffix":""},{"dropping-particle":"","family":"Aoki","given":"K.","non-dropping-particle":"","parse-names":false,"suffix":""},{"dropping-particle":"","family":"Yoshinami","given":"K.","non-dropping-particle":"","parse-names":false,"suffix":""},{"dropping-particle":"","family":"Yamaguchi","given":"M.","non-dropping-particle":"","parse-names":false,"suffix":""},{"dropping-particle":"","family":"Watanabe","given":"Y.","non-dropping-particle":"","parse-names":false,"suffix":""},{"dropping-particle":"","family":"Itoh","given":"M.","non-dropping-particle":"","parse-names":false,"suffix":""}],"container-title":"Evergreen","id":"ITEM-5","issue":"4","issued":{"date-parts":[["2019"]]},"title":"Feasibility study of radioisotope&lt;sup&gt;132&lt;/sup&gt;Cs production using accelerator-based neutrons","type":"article-journal","volume":"6"},"uris":["http://www.mendeley.com/documents/?uuid=e2975ad5-2188-4b83-82e0-c6d1b09c7fd5"]},{"id":"ITEM-6","itemData":{"DOI":"10.1051/epjconf/202023920002","abstract":" Cesium-132 has proposed as an alternative tracer of 137 Cs for environment study on radioactive cesium dynamics released by a nuclear power plant accident. In the present study, we conducted a production experiment of the 132 Cs by means of accelerator-based neutron method to investigate production amount and radioactive purity. A 12-g Cs 2 CO 3 sample was irradiated by the accelerator-based neutron via the C( d,n ) reactions by 1.2 µ A of 30-MeV deuterons. As a result, 102 kBq/g of 132 Cs was obtained with higher than 98.5% radioactive purity. Following that, a feasibility study of cesium dynamics measurement in andosol soil was performed. We found distribution of absorption of cesium in andosol soil can be clearly measurable by the produced 132 Cs tracer. ","author":[{"dropping-particle":"","family":"Kin","given":"Tadahiro","non-dropping-particle":"","parse-names":false,"suffix":""},{"dropping-particle":"","family":"Araki","given":"Naoto","non-dropping-particle":"","parse-names":false,"suffix":""},{"dropping-particle":"","family":"Patwary","given":"Md Kawchar Ahmed","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6","issued":{"date-parts":[["2020"]]},"page":"20002","title":" Production method of environmental tracer 132 Cs by accelerator-based neutron ","type":"article-journal","volume":"239"},"uris":["http://www.mendeley.com/documents/?uuid=58af9ce0-1b5b-4080-81a3-777ba9c7dc55"]}],"mendeley":{"formattedCitation":"[7–12]","plainTextFormattedCitation":"[7–12]","previouslyFormattedCitation":"[7–12]"},"properties":{"noteIndex":0},"schema":"https://github.com/citation-style-language/schema/raw/master/csl-citation.json"}</w:instrText>
      </w:r>
      <w:r w:rsidR="007760AF">
        <w:fldChar w:fldCharType="separate"/>
      </w:r>
      <w:r w:rsidR="00A30C8C" w:rsidRPr="00A30C8C">
        <w:rPr>
          <w:noProof/>
        </w:rPr>
        <w:t>[7–12]</w:t>
      </w:r>
      <w:r w:rsidR="007760AF">
        <w:fldChar w:fldCharType="end"/>
      </w:r>
      <w:r w:rsidR="00F7029E">
        <w:t>.</w:t>
      </w:r>
      <w:r w:rsidR="00C00AA4">
        <w:t xml:space="preserve"> </w:t>
      </w:r>
    </w:p>
    <w:p w14:paraId="0E3178B8" w14:textId="77777777" w:rsidR="00444013" w:rsidRDefault="00444013" w:rsidP="00F14C0C">
      <w:pPr>
        <w:ind w:firstLine="432"/>
        <w:sectPr w:rsidR="00444013" w:rsidSect="00444013">
          <w:headerReference w:type="even" r:id="rId8"/>
          <w:headerReference w:type="default" r:id="rId9"/>
          <w:footerReference w:type="even" r:id="rId10"/>
          <w:footerReference w:type="default" r:id="rId11"/>
          <w:headerReference w:type="first" r:id="rId12"/>
          <w:footerReference w:type="first" r:id="rId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4FA1A007" w14:textId="77777777" w:rsidR="00BB5993" w:rsidRDefault="00BB5993" w:rsidP="00E7500E">
      <w:pPr>
        <w:ind w:firstLine="432"/>
      </w:pPr>
    </w:p>
    <w:p w14:paraId="3FAB12AC" w14:textId="6298D6EB" w:rsidR="005926A6" w:rsidRDefault="0067305E" w:rsidP="005926A6">
      <w:pPr>
        <w:keepNext/>
        <w:ind w:firstLineChars="0" w:firstLine="0"/>
      </w:pPr>
      <w:r w:rsidRPr="0067305E">
        <w:rPr>
          <w:noProof/>
        </w:rPr>
        <w:drawing>
          <wp:inline distT="0" distB="0" distL="0" distR="0" wp14:anchorId="2AAE3288" wp14:editId="21718382">
            <wp:extent cx="2862980" cy="1771135"/>
            <wp:effectExtent l="0" t="0" r="0" b="0"/>
            <wp:docPr id="4" name="図 4" descr="タイムライ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タイムライン&#10;&#10;自動的に生成された説明"/>
                    <pic:cNvPicPr/>
                  </pic:nvPicPr>
                  <pic:blipFill>
                    <a:blip r:embed="rId14"/>
                    <a:stretch>
                      <a:fillRect/>
                    </a:stretch>
                  </pic:blipFill>
                  <pic:spPr>
                    <a:xfrm>
                      <a:off x="0" y="0"/>
                      <a:ext cx="2906479" cy="1798045"/>
                    </a:xfrm>
                    <a:prstGeom prst="rect">
                      <a:avLst/>
                    </a:prstGeom>
                  </pic:spPr>
                </pic:pic>
              </a:graphicData>
            </a:graphic>
          </wp:inline>
        </w:drawing>
      </w:r>
    </w:p>
    <w:p w14:paraId="37FBD949" w14:textId="6C96F546" w:rsidR="0013303E" w:rsidRDefault="005926A6" w:rsidP="00227C5E">
      <w:pPr>
        <w:pStyle w:val="aff1"/>
        <w:ind w:firstLine="434"/>
        <w:jc w:val="center"/>
        <w:rPr>
          <w:b w:val="0"/>
          <w:bCs w:val="0"/>
        </w:rPr>
      </w:pPr>
      <w:r>
        <w:t xml:space="preserve">Fig. </w:t>
      </w:r>
      <w:r w:rsidR="00B317E9">
        <w:fldChar w:fldCharType="begin"/>
      </w:r>
      <w:r w:rsidR="00B317E9">
        <w:instrText xml:space="preserve"> SEQ Fig. \* ARABIC </w:instrText>
      </w:r>
      <w:r w:rsidR="00B317E9">
        <w:fldChar w:fldCharType="separate"/>
      </w:r>
      <w:r w:rsidR="00506FC0">
        <w:rPr>
          <w:noProof/>
        </w:rPr>
        <w:t>1</w:t>
      </w:r>
      <w:r w:rsidR="00B317E9">
        <w:rPr>
          <w:noProof/>
        </w:rPr>
        <w:fldChar w:fldCharType="end"/>
      </w:r>
      <w:r>
        <w:t xml:space="preserve"> </w:t>
      </w:r>
      <w:r w:rsidR="005D6645">
        <w:rPr>
          <w:b w:val="0"/>
          <w:bCs w:val="0"/>
        </w:rPr>
        <w:t>Objectives of</w:t>
      </w:r>
      <w:r w:rsidR="00F903C5" w:rsidRPr="00BB5993">
        <w:rPr>
          <w:b w:val="0"/>
          <w:bCs w:val="0"/>
        </w:rPr>
        <w:t xml:space="preserve"> radioisotopes production by the accelerator-based neutron method.</w:t>
      </w:r>
    </w:p>
    <w:p w14:paraId="7F3965F8" w14:textId="508D43C1" w:rsidR="00444013" w:rsidRDefault="00BB5993" w:rsidP="00BB5993">
      <w:pPr>
        <w:ind w:firstLine="432"/>
        <w:sectPr w:rsidR="00444013" w:rsidSect="005D6645">
          <w:footnotePr>
            <w:numFmt w:val="lowerLetter"/>
            <w:numRestart w:val="eachPage"/>
          </w:footnotePr>
          <w:type w:val="continuous"/>
          <w:pgSz w:w="11906" w:h="16838" w:code="9"/>
          <w:pgMar w:top="1588" w:right="1418" w:bottom="1588" w:left="1418" w:header="851" w:footer="992" w:gutter="0"/>
          <w:pgNumType w:fmt="numberInDash" w:start="1"/>
          <w:cols w:num="2" w:space="216"/>
          <w:docGrid w:type="linesAndChars" w:linePitch="317" w:charSpace="1219"/>
        </w:sectPr>
      </w:pPr>
      <w:r>
        <w:br w:type="column"/>
      </w:r>
      <w:r w:rsidR="00D61982">
        <w:t>In our study, t</w:t>
      </w:r>
      <w:r w:rsidR="00D94607" w:rsidRPr="00D94607">
        <w:t>he C or Be(</w:t>
      </w:r>
      <w:proofErr w:type="spellStart"/>
      <w:proofErr w:type="gramStart"/>
      <w:r w:rsidR="00D94607" w:rsidRPr="00D94607">
        <w:rPr>
          <w:i/>
        </w:rPr>
        <w:t>d</w:t>
      </w:r>
      <w:r w:rsidR="00D94607" w:rsidRPr="00D94607">
        <w:t>,</w:t>
      </w:r>
      <w:r w:rsidR="00D94607" w:rsidRPr="00D94607">
        <w:rPr>
          <w:i/>
        </w:rPr>
        <w:t>n</w:t>
      </w:r>
      <w:proofErr w:type="spellEnd"/>
      <w:proofErr w:type="gramEnd"/>
      <w:r w:rsidR="00D94607" w:rsidRPr="00D94607">
        <w:t>) reactions have been used to produce the accelerator-based neutron</w:t>
      </w:r>
      <w:r w:rsidR="006212CF">
        <w:t xml:space="preserve"> because</w:t>
      </w:r>
      <w:r w:rsidR="00D94607" w:rsidRPr="00D94607">
        <w:t xml:space="preserve"> the neutron energy distribution can be adjusted by incident deuteron energy. It means </w:t>
      </w:r>
      <w:r w:rsidR="00CD5D12">
        <w:t xml:space="preserve">users can roughly control </w:t>
      </w:r>
      <w:r w:rsidR="00D94607" w:rsidRPr="00D94607">
        <w:t xml:space="preserve">the radioactive and isotopic purity of produced RIs. Some of RIs have </w:t>
      </w:r>
      <w:r w:rsidR="00D94607" w:rsidRPr="00D94607">
        <w:rPr>
          <w:rFonts w:hint="eastAsia"/>
        </w:rPr>
        <w:t>be</w:t>
      </w:r>
      <w:r w:rsidR="00D94607" w:rsidRPr="00D94607">
        <w:t>e</w:t>
      </w:r>
      <w:r w:rsidR="00D94607" w:rsidRPr="00D94607">
        <w:rPr>
          <w:rFonts w:hint="eastAsia"/>
        </w:rPr>
        <w:t xml:space="preserve">n </w:t>
      </w:r>
      <w:r w:rsidR="00D94607" w:rsidRPr="00D94607">
        <w:t xml:space="preserve">investigated to find the appropriate deuteron energy to </w:t>
      </w:r>
      <w:r w:rsidR="00D94607" w:rsidRPr="00D94607">
        <w:rPr>
          <w:rFonts w:hint="eastAsia"/>
        </w:rPr>
        <w:t>o</w:t>
      </w:r>
      <w:r w:rsidR="00D94607" w:rsidRPr="00D94607">
        <w:t xml:space="preserve">btain </w:t>
      </w:r>
      <w:proofErr w:type="gramStart"/>
      <w:r w:rsidR="00D94607" w:rsidRPr="00D94607">
        <w:t>sufficient quantity</w:t>
      </w:r>
      <w:proofErr w:type="gramEnd"/>
      <w:r w:rsidR="00D94607" w:rsidRPr="00D94607">
        <w:t xml:space="preserve"> with high purity. Moreover, for clinical use, the chemical separation process has also been studied. In this paper,</w:t>
      </w:r>
      <w:r w:rsidR="00F14C0C">
        <w:t xml:space="preserve"> first, two RI </w:t>
      </w:r>
      <w:r w:rsidR="009E20AF">
        <w:t>(</w:t>
      </w:r>
      <w:r w:rsidR="009E20AF" w:rsidRPr="009E20AF">
        <w:rPr>
          <w:vertAlign w:val="superscript"/>
        </w:rPr>
        <w:t>92</w:t>
      </w:r>
      <w:r w:rsidR="009E20AF">
        <w:t xml:space="preserve">Y and </w:t>
      </w:r>
      <w:r w:rsidR="009E20AF" w:rsidRPr="009E20AF">
        <w:rPr>
          <w:vertAlign w:val="superscript"/>
        </w:rPr>
        <w:t>132</w:t>
      </w:r>
      <w:r w:rsidR="009E20AF">
        <w:t xml:space="preserve">Cs) </w:t>
      </w:r>
      <w:r w:rsidR="00F14C0C">
        <w:t xml:space="preserve">production routes </w:t>
      </w:r>
      <w:r w:rsidR="00FC404D">
        <w:t>proposed</w:t>
      </w:r>
      <w:r w:rsidR="009E20AF">
        <w:t xml:space="preserve"> in our study are reviewed</w:t>
      </w:r>
      <w:r w:rsidR="00A30C8C">
        <w:fldChar w:fldCharType="begin" w:fldLock="1"/>
      </w:r>
      <w:r w:rsidR="00A30C8C">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27f61701-a06c-4f93-b234-1958b3ce6a29"]},{"id":"ITEM-2","itemData":{"DOI":"10.1051/epjconf/202023920002","abstract":" Cesium-132 has proposed as an alternative tracer of 137 Cs for environment study on radioactive cesium dynamics released by a nuclear power plant accident. In the present study, we conducted a production experiment of the 132 Cs by means of accelerator-based neutron method to investigate production amount and radioactive purity. A 12-g Cs 2 CO 3 sample was irradiated by the accelerator-based neutron via the C( d,n ) reactions by 1.2 µ A of 30-MeV deuterons. As a result, 102 kBq/g of 132 Cs was obtained with higher than 98.5% radioactive purity. Following that, a feasibility study of cesium dynamics measurement in andosol soil was performed. We found distribution of absorption of cesium in andosol soil can be clearly measurable by the produced 132 Cs tracer. ","author":[{"dropping-particle":"","family":"Kin","given":"Tadahiro","non-dropping-particle":"","parse-names":false,"suffix":""},{"dropping-particle":"","family":"Araki","given":"Naoto","non-dropping-particle":"","parse-names":false,"suffix":""},{"dropping-particle":"","family":"Patwary","given":"Md Kawchar Ahmed","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2","issued":{"date-parts":[["2020"]]},"page":"20002","title":" Production method of environmental tracer 132 Cs by accelerator-based neutron ","type":"article-journal","volume":"239"},"uris":["http://www.mendeley.com/documents/?uuid=58af9ce0-1b5b-4080-81a3-777ba9c7dc55"]}],"mendeley":{"formattedCitation":"[7,12]","plainTextFormattedCitation":"[7,12]","previouslyFormattedCitation":"[7,12]"},"properties":{"noteIndex":0},"schema":"https://github.com/citation-style-language/schema/raw/master/csl-citation.json"}</w:instrText>
      </w:r>
      <w:r w:rsidR="00A30C8C">
        <w:fldChar w:fldCharType="separate"/>
      </w:r>
      <w:r w:rsidR="00A30C8C" w:rsidRPr="00A30C8C">
        <w:rPr>
          <w:noProof/>
        </w:rPr>
        <w:t>[7,12]</w:t>
      </w:r>
      <w:r w:rsidR="00A30C8C">
        <w:fldChar w:fldCharType="end"/>
      </w:r>
      <w:r w:rsidR="009E20AF">
        <w:t>.</w:t>
      </w:r>
    </w:p>
    <w:p w14:paraId="2870803A" w14:textId="77777777" w:rsidR="00444013" w:rsidRDefault="00444013" w:rsidP="00227C5E">
      <w:pPr>
        <w:ind w:firstLineChars="0" w:firstLine="0"/>
        <w:sectPr w:rsidR="00444013" w:rsidSect="004440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6F66684F" w14:textId="308AA7F4" w:rsidR="00C114A2" w:rsidRDefault="00BB5993" w:rsidP="00BE4D80">
      <w:pPr>
        <w:ind w:firstLine="432"/>
      </w:pPr>
      <w:r>
        <w:t>Second, I introduce the latest publication of systematic measurement of thick-target neutron-yield of C(</w:t>
      </w:r>
      <w:proofErr w:type="spellStart"/>
      <w:r w:rsidRPr="00EE6667">
        <w:rPr>
          <w:i/>
          <w:iCs/>
        </w:rPr>
        <w:t>d</w:t>
      </w:r>
      <w:r>
        <w:t>,</w:t>
      </w:r>
      <w:r w:rsidRPr="00EE6667">
        <w:rPr>
          <w:i/>
          <w:iCs/>
        </w:rPr>
        <w:t>n</w:t>
      </w:r>
      <w:proofErr w:type="spellEnd"/>
      <w:r>
        <w:t xml:space="preserve">) </w:t>
      </w:r>
      <w:r>
        <w:fldChar w:fldCharType="begin" w:fldLock="1"/>
      </w:r>
      <w:r>
        <w:instrText>ADDIN CSL_CITATION {"citationItems":[{"id":"ITEM-1","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1","issue":"2","issued":{"date-parts":[["2021"]]},"page":"252-258","publisher":"Taylor &amp; Francis","title":"Measurement of double-differential thick-target neutron yields of the C(d,n) reaction at 12, 20, and 30 MeV","type":"article-journal","volume":"58"},"uris":["http://www.mendeley.com/documents/?uuid=bb047a99-0ae7-4874-94a6-e085bb371324"]}],"mendeley":{"formattedCitation":"[10]","plainTextFormattedCitation":"[10]","previouslyFormattedCitation":"[10]"},"properties":{"noteIndex":0},"schema":"https://github.com/citation-style-language/schema/raw/master/csl-citation.json"}</w:instrText>
      </w:r>
      <w:r>
        <w:fldChar w:fldCharType="separate"/>
      </w:r>
      <w:r w:rsidRPr="00DD7690">
        <w:rPr>
          <w:noProof/>
        </w:rPr>
        <w:t>[10]</w:t>
      </w:r>
      <w:r>
        <w:fldChar w:fldCharType="end"/>
      </w:r>
      <w:r>
        <w:t xml:space="preserve">. Third, </w:t>
      </w:r>
      <w:r w:rsidR="00BE4D80">
        <w:t xml:space="preserve">the </w:t>
      </w:r>
      <w:r>
        <w:t>preliminary result of uncertainty propagation in neutron spectra</w:t>
      </w:r>
      <w:r w:rsidR="00FC404D">
        <w:t xml:space="preserve"> </w:t>
      </w:r>
      <w:r>
        <w:fldChar w:fldCharType="begin" w:fldLock="1"/>
      </w:r>
      <w:r>
        <w:instrText>ADDIN CSL_CITATION {"citationItems":[{"id":"ITEM-1","itemData":{"DOI":"10.1051/epjconf/202023901021","abstract":" Unfolding process plays an important role in neutron energy distribution measurement by means of the multiple-foil activation method. We have developed an algorithm for estimating uncertainty of resultant neutron distribution. For the demonstration of the algorithm, we have conducted an experiment to measure thick-target neutron yield (TTNY) of the C (d,n) reaction induced by 20-MeV deuterons with the multiple-foil activation method. The experiment was conducted at Cyclotron and Radioisotope Center, Tohoku University in Japan. The obtained experimental data were analyzed by the algorithm. As a result, we found that uncertainty of derived TTNY has dependency on neutron emission energy. In addition, the dependency is caused by excitation functions of activation reactions. Therefore, we found the particular reactions causing large uncertainty in TTNY. The result of present study shows that the algorithm can evaluate uncertainty and its causes. ","author":[{"dropping-particle":"","family":"Aoki","given":"Katsumi","non-dropping-particle":"","parse-names":false,"suffix":""},{"dropping-particle":"","family":"Kin","given":"Tadahiro","non-dropping-particle":"","parse-names":false,"suffix":""},{"dropping-particle":"","family":"Patwary","given":"Md Kawchar Ahmed","non-dropping-particle":"","parse-names":false,"suffix":""},{"dropping-particle":"","family":"Araki","given":"Naoto","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1","issued":{"date-parts":[["2020"]]},"page":"01021","title":"Development of MC-based uncertainty estimation technique of unfolded neutron spectrum by multiple-foil activation method","type":"article-journal","volume":"239"},"uris":["http://www.mendeley.com/documents/?uuid=7212ac8d-7c21-4cc3-9855-fafecc4bda79"]}],"mendeley":{"formattedCitation":"[13]","plainTextFormattedCitation":"[13]","previouslyFormattedCitation":"[13]"},"properties":{"noteIndex":0},"schema":"https://github.com/citation-style-language/schema/raw/master/csl-citation.json"}</w:instrText>
      </w:r>
      <w:r>
        <w:fldChar w:fldCharType="separate"/>
      </w:r>
      <w:r w:rsidRPr="00BA76BA">
        <w:rPr>
          <w:noProof/>
        </w:rPr>
        <w:t>[13]</w:t>
      </w:r>
      <w:r>
        <w:fldChar w:fldCharType="end"/>
      </w:r>
      <w:r>
        <w:t>. Finally, I summarize the paper and show prospects.</w:t>
      </w:r>
    </w:p>
    <w:p w14:paraId="3F715365" w14:textId="77777777" w:rsidR="00BB5993" w:rsidRPr="00BB5993" w:rsidRDefault="00BB5993" w:rsidP="00A567C0">
      <w:pPr>
        <w:ind w:firstLineChars="0" w:firstLine="0"/>
      </w:pPr>
    </w:p>
    <w:p w14:paraId="5A78A01D" w14:textId="166432E3" w:rsidR="00667DBA" w:rsidRDefault="00BA0966" w:rsidP="00BA0966">
      <w:pPr>
        <w:pStyle w:val="1"/>
      </w:pPr>
      <w:r>
        <w:t xml:space="preserve">New Route to </w:t>
      </w:r>
      <w:r w:rsidR="00BE609C">
        <w:t>P</w:t>
      </w:r>
      <w:r>
        <w:t>roduc</w:t>
      </w:r>
      <w:r>
        <w:rPr>
          <w:rFonts w:hint="eastAsia"/>
        </w:rPr>
        <w:t>e</w:t>
      </w:r>
      <w:r>
        <w:t xml:space="preserve"> </w:t>
      </w:r>
      <w:r w:rsidR="00ED7B0B" w:rsidRPr="00ED7B0B">
        <w:rPr>
          <w:vertAlign w:val="superscript"/>
        </w:rPr>
        <w:t>92</w:t>
      </w:r>
      <w:r w:rsidR="00ED7B0B">
        <w:t xml:space="preserve">Y and </w:t>
      </w:r>
      <w:r w:rsidR="00ED7B0B" w:rsidRPr="00ED7B0B">
        <w:rPr>
          <w:vertAlign w:val="superscript"/>
        </w:rPr>
        <w:t>132</w:t>
      </w:r>
      <w:r w:rsidR="00ED7B0B">
        <w:t>Cs</w:t>
      </w:r>
    </w:p>
    <w:p w14:paraId="0EBA67F4" w14:textId="20608E1C" w:rsidR="003D4518" w:rsidRPr="003D4518" w:rsidRDefault="00ED7B0B" w:rsidP="00667DBA">
      <w:pPr>
        <w:pStyle w:val="2"/>
      </w:pPr>
      <w:r>
        <w:t xml:space="preserve">Yttrium-92 </w:t>
      </w:r>
      <w:r w:rsidR="004A65C7">
        <w:t>production</w:t>
      </w:r>
      <w:r>
        <w:t xml:space="preserve"> for </w:t>
      </w:r>
      <w:r w:rsidR="00B71784">
        <w:t>Assessment of Biodistribution</w:t>
      </w:r>
      <w:r>
        <w:t xml:space="preserve"> of </w:t>
      </w:r>
      <w:r w:rsidR="00BC074F" w:rsidRPr="00BC074F">
        <w:rPr>
          <w:vertAlign w:val="superscript"/>
        </w:rPr>
        <w:t>90</w:t>
      </w:r>
      <w:r w:rsidR="00BC074F">
        <w:t>Y-</w:t>
      </w:r>
      <w:r w:rsidR="00BE4D80">
        <w:t>labeled</w:t>
      </w:r>
      <w:r w:rsidR="00BC074F">
        <w:t xml:space="preserve"> ibritumomab tiuxetan</w:t>
      </w:r>
    </w:p>
    <w:p w14:paraId="521CBE95" w14:textId="0D9CF6BD" w:rsidR="00146592" w:rsidRPr="00E3473C" w:rsidRDefault="00B42F34" w:rsidP="00E3473C">
      <w:pPr>
        <w:ind w:firstLine="432"/>
      </w:pPr>
      <w:r>
        <w:t xml:space="preserve">This section reviews </w:t>
      </w:r>
      <w:r w:rsidR="00D750EE">
        <w:t>a pro</w:t>
      </w:r>
      <w:r w:rsidR="00953EDC">
        <w:t xml:space="preserve">posal of </w:t>
      </w:r>
      <w:r w:rsidR="00953EDC" w:rsidRPr="00475836">
        <w:rPr>
          <w:vertAlign w:val="superscript"/>
        </w:rPr>
        <w:t>92</w:t>
      </w:r>
      <w:r w:rsidR="00953EDC">
        <w:t xml:space="preserve">Y </w:t>
      </w:r>
      <w:r w:rsidR="00E3473C">
        <w:t xml:space="preserve">to improve </w:t>
      </w:r>
      <w:r w:rsidR="007C5AFB">
        <w:t xml:space="preserve">the </w:t>
      </w:r>
      <w:r w:rsidR="00953EDC">
        <w:t xml:space="preserve">precision </w:t>
      </w:r>
      <w:r w:rsidR="00E3473C">
        <w:t xml:space="preserve">of </w:t>
      </w:r>
      <w:r w:rsidR="00953EDC">
        <w:t xml:space="preserve">assessment </w:t>
      </w:r>
      <w:r w:rsidR="003320D5">
        <w:t>for metabolic distribution</w:t>
      </w:r>
      <w:r w:rsidR="00953EDC">
        <w:t xml:space="preserve"> of </w:t>
      </w:r>
      <w:r w:rsidR="00F00EFC" w:rsidRPr="00F00EFC">
        <w:rPr>
          <w:vertAlign w:val="superscript"/>
        </w:rPr>
        <w:t>90</w:t>
      </w:r>
      <w:r w:rsidR="00F00EFC">
        <w:t>Y ibritumomab tiuxetan</w:t>
      </w:r>
      <w:r w:rsidR="00D750EE">
        <w:t xml:space="preserve"> </w:t>
      </w:r>
      <w:r w:rsidR="00475836">
        <w:t xml:space="preserve">(see Ref. </w:t>
      </w:r>
      <w:r w:rsidR="00D23D92">
        <w:fldChar w:fldCharType="begin" w:fldLock="1"/>
      </w:r>
      <w:r w:rsidR="00252252">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aaf49df1-d324-4b77-a8aa-86d23e94b1b4"]}],"mendeley":{"formattedCitation":"[7]","plainTextFormattedCitation":"[7]","previouslyFormattedCitation":"[7]"},"properties":{"noteIndex":0},"schema":"https://github.com/citation-style-language/schema/raw/master/csl-citation.json"}</w:instrText>
      </w:r>
      <w:r w:rsidR="00D23D92">
        <w:fldChar w:fldCharType="separate"/>
      </w:r>
      <w:r w:rsidR="00D23D92" w:rsidRPr="00D23D92">
        <w:rPr>
          <w:noProof/>
        </w:rPr>
        <w:t>[7]</w:t>
      </w:r>
      <w:r w:rsidR="00D23D92">
        <w:fldChar w:fldCharType="end"/>
      </w:r>
      <w:r>
        <w:t xml:space="preserve"> for detail</w:t>
      </w:r>
      <w:r w:rsidR="00475836">
        <w:t>)</w:t>
      </w:r>
      <w:r>
        <w:t>.</w:t>
      </w:r>
      <w:r w:rsidR="00146592">
        <w:t xml:space="preserve"> </w:t>
      </w:r>
    </w:p>
    <w:p w14:paraId="52D74B50" w14:textId="41212A81" w:rsidR="007B3FA9" w:rsidRDefault="00146592" w:rsidP="00146592">
      <w:pPr>
        <w:ind w:firstLine="432"/>
      </w:pPr>
      <w:r>
        <w:t>Y</w:t>
      </w:r>
      <w:r w:rsidR="00050A74">
        <w:t>ttrium-</w:t>
      </w:r>
      <w:r>
        <w:t>90</w:t>
      </w:r>
      <w:r w:rsidR="00050A74">
        <w:t xml:space="preserve"> </w:t>
      </w:r>
      <w:r>
        <w:t xml:space="preserve">ibritumomab tiuxetan </w:t>
      </w:r>
      <w:r w:rsidR="00050A74">
        <w:t>is</w:t>
      </w:r>
      <w:r>
        <w:rPr>
          <w:rFonts w:hint="eastAsia"/>
        </w:rPr>
        <w:t xml:space="preserve"> </w:t>
      </w:r>
      <w:r>
        <w:t xml:space="preserve">the first </w:t>
      </w:r>
      <w:r w:rsidR="00050A74">
        <w:t>radio immune therapy</w:t>
      </w:r>
      <w:r>
        <w:t xml:space="preserve"> agent approved by the US Food and Drug Administration (USFDA) </w:t>
      </w:r>
      <w:r w:rsidR="00A84CEA">
        <w:t xml:space="preserve">and </w:t>
      </w:r>
      <w:r w:rsidR="00C21BF5">
        <w:t>follow</w:t>
      </w:r>
      <w:r w:rsidR="00E31322">
        <w:t xml:space="preserve">ed </w:t>
      </w:r>
      <w:r>
        <w:t>by more than 40 other countries</w:t>
      </w:r>
      <w:r w:rsidR="007C5AFB">
        <w:t>,</w:t>
      </w:r>
      <w:r w:rsidR="002F4567">
        <w:t xml:space="preserve"> including Japan</w:t>
      </w:r>
      <w:r>
        <w:t xml:space="preserve">. Until November 2011, </w:t>
      </w:r>
      <w:r w:rsidR="00953ED7">
        <w:t>biodistribution is assessed</w:t>
      </w:r>
      <w:r>
        <w:t xml:space="preserve"> </w:t>
      </w:r>
      <w:r w:rsidR="00941AED">
        <w:t xml:space="preserve">using </w:t>
      </w:r>
      <w:r w:rsidR="008B1116">
        <w:t xml:space="preserve">a </w:t>
      </w:r>
      <w:r w:rsidR="007C5AFB">
        <w:t>single photo emission computed tomography (</w:t>
      </w:r>
      <w:r w:rsidR="00941AED">
        <w:t>SPE</w:t>
      </w:r>
      <w:r w:rsidR="007C5AFB">
        <w:t>C</w:t>
      </w:r>
      <w:r w:rsidR="00941AED">
        <w:t>T</w:t>
      </w:r>
      <w:r w:rsidR="007C5AFB">
        <w:t>)</w:t>
      </w:r>
      <w:r w:rsidR="00941AED">
        <w:t xml:space="preserve"> scan </w:t>
      </w:r>
      <w:r>
        <w:t>by</w:t>
      </w:r>
      <w:r w:rsidR="00941AED">
        <w:t xml:space="preserve"> </w:t>
      </w:r>
      <w:r w:rsidR="008B1116">
        <w:t>administering</w:t>
      </w:r>
      <w:r>
        <w:t xml:space="preserve"> </w:t>
      </w:r>
      <w:r w:rsidRPr="002F4567">
        <w:rPr>
          <w:vertAlign w:val="superscript"/>
        </w:rPr>
        <w:t>111</w:t>
      </w:r>
      <w:r>
        <w:t xml:space="preserve">In-ibritumomab tiuxetan before </w:t>
      </w:r>
      <w:r w:rsidRPr="00E13164">
        <w:rPr>
          <w:vertAlign w:val="superscript"/>
        </w:rPr>
        <w:t>90</w:t>
      </w:r>
      <w:r>
        <w:t>Y-ibritumomab tiuxetan</w:t>
      </w:r>
      <w:r w:rsidR="00941AED">
        <w:t xml:space="preserve"> therapy</w:t>
      </w:r>
      <w:r>
        <w:t xml:space="preserve"> was required in </w:t>
      </w:r>
      <w:r w:rsidR="00BE4D80">
        <w:t xml:space="preserve">the </w:t>
      </w:r>
      <w:r>
        <w:t>United States, Japan</w:t>
      </w:r>
      <w:r w:rsidR="00321DC3">
        <w:t>,</w:t>
      </w:r>
      <w:r>
        <w:t xml:space="preserve"> and Switzerland</w:t>
      </w:r>
      <w:r w:rsidR="0090410E">
        <w:t xml:space="preserve"> to </w:t>
      </w:r>
      <w:r w:rsidR="003755B9">
        <w:t>predict radiation dose to normal tissues and organs</w:t>
      </w:r>
      <w:r>
        <w:t>. The FDA</w:t>
      </w:r>
      <w:r w:rsidR="003755B9">
        <w:t>, however,</w:t>
      </w:r>
      <w:r>
        <w:t xml:space="preserve"> removed </w:t>
      </w:r>
      <w:r w:rsidR="000C0683">
        <w:t>this procedure</w:t>
      </w:r>
      <w:r w:rsidR="00531A1A">
        <w:t xml:space="preserve"> </w:t>
      </w:r>
      <w:r w:rsidR="008E01BB">
        <w:t xml:space="preserve">based on </w:t>
      </w:r>
      <w:r w:rsidR="00321DC3">
        <w:t xml:space="preserve">a </w:t>
      </w:r>
      <w:r w:rsidR="008E01BB">
        <w:t xml:space="preserve">clinical </w:t>
      </w:r>
      <w:r w:rsidR="00EA344F">
        <w:t>study. T</w:t>
      </w:r>
      <w:r>
        <w:t xml:space="preserve">he </w:t>
      </w:r>
      <w:r w:rsidR="00EA344F">
        <w:t>main</w:t>
      </w:r>
      <w:r>
        <w:t xml:space="preserve"> reason was “analysis of data in 253 patients showed that the In-111 imaging was not a reliable predictor of altered Y-90 </w:t>
      </w:r>
      <w:proofErr w:type="spellStart"/>
      <w:r>
        <w:t>Zevalin</w:t>
      </w:r>
      <w:proofErr w:type="spellEnd"/>
      <w:r>
        <w:t xml:space="preserve"> (the trade name of ibritumomab tiuxetan) bio-distribution</w:t>
      </w:r>
      <w:r w:rsidR="00A50456">
        <w:t>”.</w:t>
      </w:r>
      <w:r>
        <w:t xml:space="preserve"> </w:t>
      </w:r>
      <w:r w:rsidR="00EA6C90">
        <w:t>Suppose</w:t>
      </w:r>
      <w:r>
        <w:t xml:space="preserve"> </w:t>
      </w:r>
      <w:proofErr w:type="gramStart"/>
      <w:r w:rsidR="00EA6C90">
        <w:t>a</w:t>
      </w:r>
      <w:proofErr w:type="gramEnd"/>
      <w:r w:rsidR="00EA6677">
        <w:t xml:space="preserve"> yttrium isotope </w:t>
      </w:r>
      <w:r w:rsidR="00901A6D">
        <w:t>that</w:t>
      </w:r>
      <w:r w:rsidR="00EA6677">
        <w:t xml:space="preserve"> </w:t>
      </w:r>
      <w:r w:rsidR="00901A6D">
        <w:t>emits</w:t>
      </w:r>
      <w:r w:rsidR="00EA6677">
        <w:t xml:space="preserve"> gamma</w:t>
      </w:r>
      <w:r w:rsidR="00901A6D">
        <w:t xml:space="preserve"> rays </w:t>
      </w:r>
      <w:r w:rsidR="00EA6677">
        <w:t xml:space="preserve">labels the </w:t>
      </w:r>
      <w:r>
        <w:t>ibritumomab tiuxetan that emits positron or suitable gamma rays</w:t>
      </w:r>
      <w:r w:rsidR="00EA6C90">
        <w:t>. In that case,</w:t>
      </w:r>
      <w:r>
        <w:t xml:space="preserve"> such a procedure </w:t>
      </w:r>
      <w:r w:rsidR="00901A6D">
        <w:t>will</w:t>
      </w:r>
      <w:r>
        <w:t xml:space="preserve"> constitute a reliable monitor by </w:t>
      </w:r>
      <w:r w:rsidR="00321DC3">
        <w:t xml:space="preserve">the </w:t>
      </w:r>
      <w:r>
        <w:t xml:space="preserve">adoption of </w:t>
      </w:r>
      <w:r w:rsidR="00901A6D">
        <w:t>positron emission tomography (</w:t>
      </w:r>
      <w:r>
        <w:t>PET</w:t>
      </w:r>
      <w:r w:rsidR="00901A6D">
        <w:t>)</w:t>
      </w:r>
      <w:r>
        <w:t xml:space="preserve"> or gamma-ray imaging.</w:t>
      </w:r>
      <w:r w:rsidR="00BC1F5D">
        <w:t xml:space="preserve"> </w:t>
      </w:r>
      <w:r w:rsidR="00C827F8">
        <w:t xml:space="preserve">Two radioactive yttrium </w:t>
      </w:r>
      <w:r w:rsidR="00E97DEF">
        <w:t xml:space="preserve">isotopes </w:t>
      </w:r>
      <w:r w:rsidR="00C827F8">
        <w:t>have been</w:t>
      </w:r>
      <w:r w:rsidR="00E97DEF">
        <w:t xml:space="preserve"> proposed by </w:t>
      </w:r>
      <w:proofErr w:type="spellStart"/>
      <w:r w:rsidR="00E97DEF">
        <w:t>Rösche</w:t>
      </w:r>
      <w:proofErr w:type="spellEnd"/>
      <w:r w:rsidR="00E97DEF">
        <w:t xml:space="preserve"> et al.</w:t>
      </w:r>
      <w:r w:rsidR="00EA6C90">
        <w:t xml:space="preserve"> </w:t>
      </w:r>
      <w:r w:rsidR="00252252">
        <w:fldChar w:fldCharType="begin" w:fldLock="1"/>
      </w:r>
      <w:r w:rsidR="00007ECB">
        <w:instrText xml:space="preserve">ADDIN CSL_CITATION {"citationItems":[{"id":"ITEM-1","itemData":{"DOI":"10.1016/0969-8043(93)90131-S","ISSN":"09698043","abstract":"The production of 86Y via the 86Sr(p,n)-reaction was studied. Samples of 96.3% enriched 86SrCO3 were irradiated using a 4 π </w:instrText>
      </w:r>
      <w:r w:rsidR="00007ECB">
        <w:rPr>
          <w:rFonts w:hint="eastAsia"/>
        </w:rPr>
        <w:instrText xml:space="preserve">water-cooled target system at nearly optimum proton energy ranges (14 </w:instrText>
      </w:r>
      <w:r w:rsidR="00007ECB">
        <w:rPr>
          <w:rFonts w:hint="eastAsia"/>
        </w:rPr>
        <w:instrText>→</w:instrText>
      </w:r>
      <w:r w:rsidR="00007ECB">
        <w:rPr>
          <w:rFonts w:hint="eastAsia"/>
        </w:rPr>
        <w:instrText xml:space="preserve"> 10 MeV) at beam currents of 3-8 </w:instrText>
      </w:r>
      <w:r w:rsidR="00007ECB">
        <w:rPr>
          <w:rFonts w:hint="eastAsia"/>
        </w:rPr>
        <w:instrText>μ</w:instrText>
      </w:r>
      <w:r w:rsidR="00007ECB">
        <w:rPr>
          <w:rFonts w:hint="eastAsia"/>
        </w:rPr>
        <w:instrText>A. Thick target yields calculated from the measured excitation functions were compared with results from production runs. A chemical separation proced</w:instrText>
      </w:r>
      <w:r w:rsidR="00007ECB">
        <w:instrText>ure including the recovery of the enriched target material was developed. Activities of about 1.5 GBq (40 mCi) 86Y per batch with high radionuclidic and radiochemical purity were achieved and [86Y]citrate was prepared for pharmacokinetic studies using PET. © 1993.","author":[{"dropping-particle":"","family":"Rösch","given":"F.","non-dropping-particle":"","parse-names":false,"suffix":""},{"dropping-particle":"","family":"Qaim","given":"S. M.","non-dropping-particle":"","parse-names":false,"suffix":""},{"dropping-particle":"","family":"Stöcklin","given":"G.","non-dropping-particle":"","parse-names":false,"suffix":""}],"container-title":"Applied Radiation and Isotopes","id":"ITEM-1","issue":"4","issued":{"date-parts":[["1993"]]},"page":"677-681","title":"Production of the positron emitting radioisotope 86Y for nuclear medical application","type":"article-journal","volume":"44"},"uris":["http://www.mendeley.com/documents/?uuid=df788e90-4a8b-490e-ac3b-b47786f1a369"]}],"mendeley":{"formattedCitation":"[14]","plainTextFormattedCitation":"[14]","previouslyFormattedCitation":"[14]"},"properties":{"noteIndex":0},"schema":"https://github.com/citation-style-language/schema/raw/master/csl-citation.json"}</w:instrText>
      </w:r>
      <w:r w:rsidR="00252252">
        <w:fldChar w:fldCharType="separate"/>
      </w:r>
      <w:r w:rsidR="00252252" w:rsidRPr="00252252">
        <w:rPr>
          <w:noProof/>
        </w:rPr>
        <w:t>[14]</w:t>
      </w:r>
      <w:r w:rsidR="00252252">
        <w:fldChar w:fldCharType="end"/>
      </w:r>
      <w:r w:rsidR="00E97DEF">
        <w:t xml:space="preserve"> and Nagai et al.</w:t>
      </w:r>
      <w:r w:rsidR="00EA6C90">
        <w:t xml:space="preserve"> </w:t>
      </w:r>
      <w:r w:rsidR="00007ECB">
        <w:fldChar w:fldCharType="begin" w:fldLock="1"/>
      </w:r>
      <w:r w:rsidR="00BE450E">
        <w:instrText>ADDIN CSL_CITATION {"citationItems":[{"id":"ITEM-1","itemData":{"DOI":"10.1143/JPSJ.78.113201","ISSN":"0031-9015","author":[{"dropping-particle":"","family":"Nagai","given":"Y","non-dropping-particle":"","parse-names":false,"suffix":""},{"dropping-particle":"","family":"Iwamoto","given":"O","non-dropping-particle":"","parse-names":false,"suffix":""},{"dropping-particle":"","family":"Iwamoto","given":"N","non-dropping-particle":"","parse-names":false,"suffix":""},{"dropping-particle":"","family":"Kin","given":"T","non-dropping-particle":"","parse-names":false,"suffix":""},{"dropping-particle":"","family":"Segawa","given":"M","non-dropping-particle":"","parse-names":false,"suffix":""},{"dropping-particle":"","family":"Hatsukawa","given":"Y","non-dropping-particle":"","parse-names":false,"suffix":""},{"dropping-particle":"","family":"Harada","given":"H","non-dropping-particle":"","parse-names":false,"suffix":""}],"container-title":"Journal of the Physical Society of Japan","id":"ITEM-1","issue":"11","issued":{"date-parts":[["2009"]]},"page":"113201","title":"Production of an isomeric state of 90Y by fast neutrons for nuclear diagnostics","type":"article-journal","volume":"78"},"uris":["http://www.mendeley.com/documents/?uuid=559982c9-6169-4215-8fd9-d3a13e03a375"]}],"mendeley":{"formattedCitation":"[15]","plainTextFormattedCitation":"[15]","previouslyFormattedCitation":"[15]"},"properties":{"noteIndex":0},"schema":"https://github.com/citation-style-language/schema/raw/master/csl-citation.json"}</w:instrText>
      </w:r>
      <w:r w:rsidR="00007ECB">
        <w:fldChar w:fldCharType="separate"/>
      </w:r>
      <w:r w:rsidR="00007ECB" w:rsidRPr="00007ECB">
        <w:rPr>
          <w:noProof/>
        </w:rPr>
        <w:t>[15]</w:t>
      </w:r>
      <w:r w:rsidR="00007ECB">
        <w:fldChar w:fldCharType="end"/>
      </w:r>
      <w:r w:rsidR="00C00595">
        <w:t>.</w:t>
      </w:r>
      <w:r w:rsidR="009D3587">
        <w:t xml:space="preserve"> </w:t>
      </w:r>
      <w:r w:rsidR="00C00595">
        <w:t>In</w:t>
      </w:r>
      <w:r w:rsidR="00195CCB">
        <w:t xml:space="preserve"> the present study, </w:t>
      </w:r>
      <w:r w:rsidR="009D3587">
        <w:t>we</w:t>
      </w:r>
      <w:r w:rsidR="00BC1F5D">
        <w:t xml:space="preserve"> </w:t>
      </w:r>
      <w:r w:rsidR="00FD60F8">
        <w:t xml:space="preserve">have </w:t>
      </w:r>
      <w:r w:rsidR="00BC1F5D">
        <w:t>propose</w:t>
      </w:r>
      <w:r w:rsidR="00713A36">
        <w:t>d gamma-</w:t>
      </w:r>
      <w:r w:rsidR="00DE07E3">
        <w:t>emitter</w:t>
      </w:r>
      <w:r w:rsidR="00713A36">
        <w:t xml:space="preserve">, </w:t>
      </w:r>
      <w:r w:rsidR="00713A36" w:rsidRPr="00713A36">
        <w:rPr>
          <w:vertAlign w:val="superscript"/>
        </w:rPr>
        <w:t>92</w:t>
      </w:r>
      <w:r w:rsidR="00713A36">
        <w:t>Y</w:t>
      </w:r>
      <w:r w:rsidR="00C00595">
        <w:t>,</w:t>
      </w:r>
      <w:r w:rsidR="00713A36">
        <w:t xml:space="preserve"> which can</w:t>
      </w:r>
      <w:r w:rsidR="00F62172">
        <w:t xml:space="preserve"> </w:t>
      </w:r>
      <w:r w:rsidR="00C00595">
        <w:t>be produced</w:t>
      </w:r>
      <w:r w:rsidR="00713A36">
        <w:t xml:space="preserve"> only by </w:t>
      </w:r>
      <w:r w:rsidR="00DE07E3">
        <w:t xml:space="preserve">accelerator-based neutrons, </w:t>
      </w:r>
      <w:r w:rsidR="00713A36">
        <w:t>for precise assessment of biodistribution</w:t>
      </w:r>
      <w:r w:rsidR="003203F6">
        <w:t xml:space="preserve"> (see </w:t>
      </w:r>
      <w:r w:rsidR="00D921DD">
        <w:fldChar w:fldCharType="begin"/>
      </w:r>
      <w:r w:rsidR="00D921DD">
        <w:instrText xml:space="preserve"> REF _Ref67067413 \h </w:instrText>
      </w:r>
      <w:r w:rsidR="00D921DD">
        <w:fldChar w:fldCharType="separate"/>
      </w:r>
      <w:r w:rsidR="00D921DD">
        <w:t xml:space="preserve">Fig. </w:t>
      </w:r>
      <w:r w:rsidR="00D921DD">
        <w:rPr>
          <w:noProof/>
        </w:rPr>
        <w:t>1</w:t>
      </w:r>
      <w:r w:rsidR="00D921DD">
        <w:fldChar w:fldCharType="end"/>
      </w:r>
      <w:r w:rsidR="003203F6">
        <w:t>)</w:t>
      </w:r>
      <w:r w:rsidR="00713A36">
        <w:t>.</w:t>
      </w:r>
    </w:p>
    <w:p w14:paraId="17A0F6BA" w14:textId="77777777" w:rsidR="00E66BE0" w:rsidRDefault="00E66BE0" w:rsidP="00146592">
      <w:pPr>
        <w:ind w:firstLine="432"/>
      </w:pPr>
    </w:p>
    <w:p w14:paraId="0D725814" w14:textId="287124E4" w:rsidR="00E66BE0" w:rsidRDefault="00E66BE0" w:rsidP="00146592">
      <w:pPr>
        <w:ind w:firstLine="432"/>
        <w:sectPr w:rsidR="00E66BE0" w:rsidSect="004440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27742BFC" w14:textId="77777777" w:rsidR="003203F6" w:rsidRDefault="00896D39" w:rsidP="00FC62FF">
      <w:pPr>
        <w:keepNext/>
        <w:ind w:firstLineChars="0" w:firstLine="0"/>
        <w:jc w:val="center"/>
      </w:pPr>
      <w:r w:rsidRPr="00896D39">
        <w:rPr>
          <w:noProof/>
        </w:rPr>
        <w:lastRenderedPageBreak/>
        <w:drawing>
          <wp:inline distT="0" distB="0" distL="0" distR="0" wp14:anchorId="34FDC8B0" wp14:editId="560D2BAC">
            <wp:extent cx="2858530" cy="1064937"/>
            <wp:effectExtent l="0" t="0" r="0" b="1905"/>
            <wp:docPr id="31" name="図 30" descr="テーブル&#10;&#10;自動的に生成された説明">
              <a:extLst xmlns:a="http://schemas.openxmlformats.org/drawingml/2006/main">
                <a:ext uri="{FF2B5EF4-FFF2-40B4-BE49-F238E27FC236}">
                  <a16:creationId xmlns:a16="http://schemas.microsoft.com/office/drawing/2014/main" id="{B0ECE7AA-D987-8542-82AF-6A5FEF580B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図 30" descr="テーブル&#10;&#10;自動的に生成された説明">
                      <a:extLst>
                        <a:ext uri="{FF2B5EF4-FFF2-40B4-BE49-F238E27FC236}">
                          <a16:creationId xmlns:a16="http://schemas.microsoft.com/office/drawing/2014/main" id="{B0ECE7AA-D987-8542-82AF-6A5FEF580BEC}"/>
                        </a:ext>
                      </a:extLst>
                    </pic:cNvPr>
                    <pic:cNvPicPr>
                      <a:picLocks noChangeAspect="1"/>
                    </pic:cNvPicPr>
                  </pic:nvPicPr>
                  <pic:blipFill>
                    <a:blip r:embed="rId15"/>
                    <a:stretch>
                      <a:fillRect/>
                    </a:stretch>
                  </pic:blipFill>
                  <pic:spPr>
                    <a:xfrm>
                      <a:off x="0" y="0"/>
                      <a:ext cx="3010611" cy="1121594"/>
                    </a:xfrm>
                    <a:prstGeom prst="rect">
                      <a:avLst/>
                    </a:prstGeom>
                  </pic:spPr>
                </pic:pic>
              </a:graphicData>
            </a:graphic>
          </wp:inline>
        </w:drawing>
      </w:r>
    </w:p>
    <w:p w14:paraId="35C40C84" w14:textId="76C95EAA" w:rsidR="007B3FA9" w:rsidRDefault="003203F6" w:rsidP="005F21A3">
      <w:pPr>
        <w:pStyle w:val="aff1"/>
        <w:spacing w:afterLines="50" w:after="158"/>
        <w:ind w:firstLine="434"/>
        <w:rPr>
          <w:b w:val="0"/>
          <w:bCs w:val="0"/>
        </w:rPr>
      </w:pPr>
      <w:bookmarkStart w:id="0" w:name="_Ref67067413"/>
      <w:r>
        <w:t xml:space="preserve">Fig. </w:t>
      </w:r>
      <w:r w:rsidR="00B317E9">
        <w:fldChar w:fldCharType="begin"/>
      </w:r>
      <w:r w:rsidR="00B317E9">
        <w:instrText xml:space="preserve"> SEQ Fig. \* ARABIC </w:instrText>
      </w:r>
      <w:r w:rsidR="00B317E9">
        <w:fldChar w:fldCharType="separate"/>
      </w:r>
      <w:r w:rsidR="00506FC0">
        <w:rPr>
          <w:noProof/>
        </w:rPr>
        <w:t>2</w:t>
      </w:r>
      <w:r w:rsidR="00B317E9">
        <w:rPr>
          <w:noProof/>
        </w:rPr>
        <w:fldChar w:fldCharType="end"/>
      </w:r>
      <w:bookmarkEnd w:id="0"/>
      <w:r w:rsidR="00D921DD">
        <w:t xml:space="preserve"> </w:t>
      </w:r>
      <w:r w:rsidR="00D921DD" w:rsidRPr="00470B3C">
        <w:rPr>
          <w:b w:val="0"/>
          <w:bCs w:val="0"/>
        </w:rPr>
        <w:t>Production routes of radioactive yttrium isotopes.</w:t>
      </w:r>
      <w:r w:rsidR="00FC62FF" w:rsidRPr="00470B3C">
        <w:rPr>
          <w:b w:val="0"/>
          <w:bCs w:val="0"/>
        </w:rPr>
        <w:t xml:space="preserve"> The </w:t>
      </w:r>
      <w:r w:rsidR="00FC62FF" w:rsidRPr="00470B3C">
        <w:rPr>
          <w:b w:val="0"/>
          <w:bCs w:val="0"/>
          <w:vertAlign w:val="superscript"/>
        </w:rPr>
        <w:t>92</w:t>
      </w:r>
      <w:r w:rsidR="00FC62FF" w:rsidRPr="00470B3C">
        <w:rPr>
          <w:b w:val="0"/>
          <w:bCs w:val="0"/>
        </w:rPr>
        <w:t xml:space="preserve">Y proposed in the present study can </w:t>
      </w:r>
      <w:r w:rsidR="00C00595">
        <w:rPr>
          <w:b w:val="0"/>
          <w:bCs w:val="0"/>
        </w:rPr>
        <w:t>only be</w:t>
      </w:r>
      <w:r w:rsidR="00FC62FF" w:rsidRPr="00470B3C">
        <w:rPr>
          <w:b w:val="0"/>
          <w:bCs w:val="0"/>
        </w:rPr>
        <w:t xml:space="preserve"> produced via the fast </w:t>
      </w:r>
      <w:r w:rsidR="005E0070">
        <w:rPr>
          <w:b w:val="0"/>
          <w:bCs w:val="0"/>
        </w:rPr>
        <w:t>neutron-induced</w:t>
      </w:r>
      <w:r w:rsidR="00FC62FF" w:rsidRPr="00470B3C">
        <w:rPr>
          <w:b w:val="0"/>
          <w:bCs w:val="0"/>
        </w:rPr>
        <w:t xml:space="preserve"> method.</w:t>
      </w:r>
    </w:p>
    <w:p w14:paraId="2A95C65A" w14:textId="77777777" w:rsidR="00DF395B" w:rsidRDefault="00DF395B" w:rsidP="00DF395B">
      <w:pPr>
        <w:keepNext/>
        <w:ind w:firstLineChars="0" w:firstLine="0"/>
        <w:jc w:val="center"/>
      </w:pPr>
      <w:r w:rsidRPr="00E97F6D">
        <w:rPr>
          <w:noProof/>
        </w:rPr>
        <w:drawing>
          <wp:inline distT="0" distB="0" distL="0" distR="0" wp14:anchorId="15579A52" wp14:editId="57486DE5">
            <wp:extent cx="1935892" cy="1516698"/>
            <wp:effectExtent l="0" t="0" r="0" b="0"/>
            <wp:docPr id="1"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ダイアグラム&#10;&#10;自動的に生成された説明"/>
                    <pic:cNvPicPr/>
                  </pic:nvPicPr>
                  <pic:blipFill>
                    <a:blip r:embed="rId16"/>
                    <a:stretch>
                      <a:fillRect/>
                    </a:stretch>
                  </pic:blipFill>
                  <pic:spPr>
                    <a:xfrm>
                      <a:off x="0" y="0"/>
                      <a:ext cx="2018768" cy="1581628"/>
                    </a:xfrm>
                    <a:prstGeom prst="rect">
                      <a:avLst/>
                    </a:prstGeom>
                  </pic:spPr>
                </pic:pic>
              </a:graphicData>
            </a:graphic>
          </wp:inline>
        </w:drawing>
      </w:r>
    </w:p>
    <w:p w14:paraId="4EE72A89" w14:textId="680D3C5A" w:rsidR="00DF395B" w:rsidRDefault="00DF395B" w:rsidP="00DF395B">
      <w:pPr>
        <w:pStyle w:val="aff1"/>
        <w:ind w:firstLine="434"/>
        <w:jc w:val="left"/>
        <w:rPr>
          <w:b w:val="0"/>
          <w:bCs w:val="0"/>
        </w:rPr>
      </w:pPr>
      <w:bookmarkStart w:id="1" w:name="_Ref67068031"/>
      <w:r>
        <w:t xml:space="preserve">Fig. </w:t>
      </w:r>
      <w:r w:rsidR="00B317E9">
        <w:fldChar w:fldCharType="begin"/>
      </w:r>
      <w:r w:rsidR="00B317E9">
        <w:instrText xml:space="preserve"> SEQ Fig. \* ARABIC </w:instrText>
      </w:r>
      <w:r w:rsidR="00B317E9">
        <w:fldChar w:fldCharType="separate"/>
      </w:r>
      <w:r w:rsidR="00506FC0">
        <w:rPr>
          <w:noProof/>
        </w:rPr>
        <w:t>3</w:t>
      </w:r>
      <w:r w:rsidR="00B317E9">
        <w:rPr>
          <w:noProof/>
        </w:rPr>
        <w:fldChar w:fldCharType="end"/>
      </w:r>
      <w:bookmarkEnd w:id="1"/>
      <w:r>
        <w:t xml:space="preserve"> </w:t>
      </w:r>
      <w:r w:rsidRPr="00B723D6">
        <w:rPr>
          <w:b w:val="0"/>
          <w:bCs w:val="0"/>
        </w:rPr>
        <w:t xml:space="preserve">Neutron excitation functions of </w:t>
      </w:r>
      <w:r w:rsidRPr="00B723D6">
        <w:rPr>
          <w:b w:val="0"/>
          <w:bCs w:val="0"/>
          <w:vertAlign w:val="superscript"/>
        </w:rPr>
        <w:t>92</w:t>
      </w:r>
      <w:r w:rsidRPr="00B723D6">
        <w:rPr>
          <w:b w:val="0"/>
          <w:bCs w:val="0"/>
        </w:rPr>
        <w:t xml:space="preserve">Zr stored in JENDL-4.0u. </w:t>
      </w:r>
    </w:p>
    <w:p w14:paraId="36F8BE66" w14:textId="0B851203" w:rsidR="00E132FB" w:rsidRPr="00E132FB" w:rsidRDefault="00E132FB" w:rsidP="00E66BE0">
      <w:pPr>
        <w:ind w:firstLineChars="0" w:firstLine="0"/>
        <w:sectPr w:rsidR="00E132FB" w:rsidRPr="00E132FB" w:rsidSect="00E132FB">
          <w:footnotePr>
            <w:numFmt w:val="lowerLetter"/>
            <w:numRestart w:val="eachPage"/>
          </w:footnotePr>
          <w:type w:val="continuous"/>
          <w:pgSz w:w="11906" w:h="16838" w:code="9"/>
          <w:pgMar w:top="1588" w:right="1418" w:bottom="1588" w:left="1418" w:header="851" w:footer="992" w:gutter="0"/>
          <w:pgNumType w:fmt="numberInDash" w:start="1"/>
          <w:cols w:num="2" w:space="425"/>
          <w:docGrid w:type="linesAndChars" w:linePitch="317" w:charSpace="1219"/>
        </w:sectPr>
      </w:pPr>
    </w:p>
    <w:p w14:paraId="4D83D14E" w14:textId="77777777" w:rsidR="00E132FB" w:rsidRDefault="00E132FB" w:rsidP="00E66BE0">
      <w:pPr>
        <w:pStyle w:val="aff1"/>
        <w:spacing w:afterLines="50" w:after="158"/>
        <w:ind w:firstLineChars="0" w:firstLine="0"/>
        <w:rPr>
          <w:b w:val="0"/>
          <w:bCs w:val="0"/>
        </w:rPr>
        <w:sectPr w:rsidR="00E132FB" w:rsidSect="007B3FA9">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2DF4444F" w14:textId="5DED88D0" w:rsidR="00635038" w:rsidRPr="00172D50" w:rsidRDefault="00470B3C" w:rsidP="00EE0C01">
      <w:pPr>
        <w:ind w:firstLineChars="150" w:firstLine="324"/>
      </w:pPr>
      <w:r>
        <w:t xml:space="preserve">The production route is </w:t>
      </w:r>
      <w:r w:rsidRPr="008F7957">
        <w:rPr>
          <w:vertAlign w:val="superscript"/>
        </w:rPr>
        <w:t>92</w:t>
      </w:r>
      <w:r>
        <w:t>Zr(</w:t>
      </w:r>
      <w:proofErr w:type="spellStart"/>
      <w:r w:rsidRPr="008F7957">
        <w:rPr>
          <w:i/>
          <w:iCs/>
        </w:rPr>
        <w:t>n</w:t>
      </w:r>
      <w:r>
        <w:t>,</w:t>
      </w:r>
      <w:r w:rsidRPr="008F7957">
        <w:rPr>
          <w:i/>
          <w:iCs/>
        </w:rPr>
        <w:t>p</w:t>
      </w:r>
      <w:proofErr w:type="spellEnd"/>
      <w:r>
        <w:t>) reactions</w:t>
      </w:r>
      <w:r w:rsidR="005E0070">
        <w:t>,</w:t>
      </w:r>
      <w:r>
        <w:t xml:space="preserve"> </w:t>
      </w:r>
      <w:r w:rsidR="000A11B9">
        <w:t xml:space="preserve">and </w:t>
      </w:r>
      <w:r w:rsidR="00B72777">
        <w:t>its theoretical</w:t>
      </w:r>
      <w:r w:rsidR="000A11B9">
        <w:t xml:space="preserve"> </w:t>
      </w:r>
      <w:r>
        <w:t>neutron excitation function</w:t>
      </w:r>
      <w:r w:rsidR="000A11B9">
        <w:t xml:space="preserve"> is</w:t>
      </w:r>
      <w:r>
        <w:t xml:space="preserve"> shown in </w:t>
      </w:r>
      <w:r w:rsidR="00BE450E">
        <w:fldChar w:fldCharType="begin"/>
      </w:r>
      <w:r w:rsidR="00BE450E">
        <w:instrText xml:space="preserve"> REF _Ref67068031 \h </w:instrText>
      </w:r>
      <w:r w:rsidR="00BE450E">
        <w:fldChar w:fldCharType="separate"/>
      </w:r>
      <w:r w:rsidR="00BE450E">
        <w:t xml:space="preserve">Fig. </w:t>
      </w:r>
      <w:r w:rsidR="00BE450E">
        <w:rPr>
          <w:noProof/>
        </w:rPr>
        <w:t>2</w:t>
      </w:r>
      <w:r w:rsidR="00BE450E">
        <w:fldChar w:fldCharType="end"/>
      </w:r>
      <w:r w:rsidR="000A11B9">
        <w:t xml:space="preserve"> together with other </w:t>
      </w:r>
      <w:r w:rsidR="00CB0CC6">
        <w:t>ones</w:t>
      </w:r>
      <w:r w:rsidR="00A77CCC">
        <w:t xml:space="preserve"> of </w:t>
      </w:r>
      <w:r w:rsidR="000A11B9">
        <w:t>byproduct</w:t>
      </w:r>
      <w:r w:rsidR="00901F4B">
        <w:t xml:space="preserve"> for </w:t>
      </w:r>
      <w:r w:rsidR="00901F4B" w:rsidRPr="00901F4B">
        <w:rPr>
          <w:vertAlign w:val="superscript"/>
        </w:rPr>
        <w:t>92</w:t>
      </w:r>
      <w:r w:rsidR="00901F4B">
        <w:t>Zr</w:t>
      </w:r>
      <w:r w:rsidR="000A11B9">
        <w:t xml:space="preserve"> (note that the functions are available in JENDL-4.0u</w:t>
      </w:r>
      <w:r w:rsidR="00693CC2">
        <w:t xml:space="preserve"> </w:t>
      </w:r>
      <w:r w:rsidR="00BE450E">
        <w:fldChar w:fldCharType="begin" w:fldLock="1"/>
      </w:r>
      <w:r w:rsidR="00EB7E9E">
        <w:instrText>ADDIN CSL_CITATION {"citationItems":[{"id":"ITEM-1","itemData":{"DOI":"10.1080/18811248.2011.9711675","ISSN":"00223131","abstract":"The fourth version of the Japanese Evaluated Nuclear Data Library has been produced in cooperation with the Japanese Nuclear Data Committee. In the new library, much emphasis is placed on the improvements of fission product and minor actinoid data. Two nuclear model codes were developed in order to evaluate the cross sections of fission products and minor actinoids. Coupled-channel optical model parameters, which can be applied to wide mass and energy regions, were obtained for nuclear model calculations. Thermal cross sections of actinoids were carefully examined by considering experimental data or by the systematics of neighboring nuclei. Most of the fission cross sections were derived from experimental data. A simultaneous evaluation was performed for the fission cross sections of important uranium and plutonium isotopes above 10 keV. New evaluations were performed for the thirty fissionproduct nuclides that had not been contained in the previous library JENDL-3.3. The data for light elements and structural materials were partly reevaluated. Moreover, covariances were estimated mainly for actinoids. The new library was released as JENDL-4.0, and the data can be retrieved from the Web site of the JAEA Nuclear Data Center. © 2011 Atomic Energy Society of Japan. All Rights Reserved.","author":[{"dropping-particle":"","family":"Shibata","given":"Keiichi","non-dropping-particle":"","parse-names":false,"suffix":""},{"dropping-particle":"","family":"Iwamoto","given":"Osamu","non-dropping-particle":"","parse-names":false,"suffix":""},{"dropping-particle":"","family":"Nakagawa","given":"Tsuneo","non-dropping-particle":"","parse-names":false,"suffix":""},{"dropping-particle":"","family":"Iwamoto","given":"Nobuyuki","non-dropping-particle":"","parse-names":false,"suffix":""},{"dropping-particle":"","family":"Ichihara","given":"Akira","non-dropping-particle":"","parse-names":false,"suffix":""},{"dropping-particle":"","family":"Kunieda","given":"Satoshi","non-dropping-particle":"","parse-names":false,"suffix":""},{"dropping-particle":"","family":"Chiba","given":"Satoshi","non-dropping-particle":"","parse-names":false,"suffix":""},{"dropping-particle":"","family":"Furutaka","given":"Kazuyoshi","non-dropping-particle":"","parse-names":false,"suffix":""},{"dropping-particle":"","family":"Otuka","given":"Naohiko","non-dropping-particle":"","parse-names":false,"suffix":""},{"dropping-particle":"","family":"Ohsawa","given":"Takaaki","non-dropping-particle":"","parse-names":false,"suffix":""},{"dropping-particle":"","family":"Murata","given":"Toru","non-dropping-particle":"","parse-names":false,"suffix":""},{"dropping-particle":"","family":"Matsunobu","given":"Hiroyuki","non-dropping-particle":"","parse-names":false,"suffix":""},{"dropping-particle":"","family":"Zukeran","given":"Atsushi","non-dropping-particle":"","parse-names":false,"suffix":""},{"dropping-particle":"","family":"Kamada","given":"So","non-dropping-particle":"","parse-names":false,"suffix":""},{"dropping-particle":"","family":"Katakura","given":"Jun Ichi","non-dropping-particle":"","parse-names":false,"suffix":""}],"container-title":"Journal of Nuclear Science and Technology","id":"ITEM-1","issue":"1","issued":{"date-parts":[["2011"]]},"page":"1-30","title":"JENDL-4.0: A new library for nuclear science and engineering","type":"article-journal","volume":"48"},"uris":["http://www.mendeley.com/documents/?uuid=cee896cf-07cf-492b-b6be-224c2be78e0b"]}],"mendeley":{"formattedCitation":"[16]","plainTextFormattedCitation":"[16]","previouslyFormattedCitation":"[16]"},"properties":{"noteIndex":0},"schema":"https://github.com/citation-style-language/schema/raw/master/csl-citation.json"}</w:instrText>
      </w:r>
      <w:r w:rsidR="00BE450E">
        <w:fldChar w:fldCharType="separate"/>
      </w:r>
      <w:r w:rsidR="00BE450E" w:rsidRPr="00BE450E">
        <w:rPr>
          <w:noProof/>
        </w:rPr>
        <w:t>[16]</w:t>
      </w:r>
      <w:r w:rsidR="00BE450E">
        <w:fldChar w:fldCharType="end"/>
      </w:r>
      <w:r w:rsidR="000A11B9">
        <w:t>)</w:t>
      </w:r>
      <w:r>
        <w:t>.</w:t>
      </w:r>
      <w:r w:rsidR="00EE0C01">
        <w:t xml:space="preserve"> </w:t>
      </w:r>
      <w:r w:rsidR="001C4F96">
        <w:rPr>
          <w:rFonts w:hint="eastAsia"/>
        </w:rPr>
        <w:t>W</w:t>
      </w:r>
      <w:r w:rsidR="001C4F96">
        <w:t xml:space="preserve">e have conducted a thick-target neutron yield </w:t>
      </w:r>
      <w:r w:rsidR="00201078">
        <w:t xml:space="preserve">(TTNY) </w:t>
      </w:r>
      <w:r w:rsidR="001C4F96">
        <w:t>measurement of C(</w:t>
      </w:r>
      <w:proofErr w:type="spellStart"/>
      <w:proofErr w:type="gramStart"/>
      <w:r w:rsidR="001C4F96">
        <w:t>d,n</w:t>
      </w:r>
      <w:proofErr w:type="spellEnd"/>
      <w:proofErr w:type="gramEnd"/>
      <w:r w:rsidR="001C4F96">
        <w:t xml:space="preserve">) reactions for </w:t>
      </w:r>
      <w:r w:rsidR="002E179B">
        <w:t xml:space="preserve">20-MeV deuterons </w:t>
      </w:r>
      <w:r w:rsidR="00934DFA">
        <w:t xml:space="preserve">at Cyclotron and Radioisotope Center (CYRIC) at Tohoku University </w:t>
      </w:r>
      <w:r w:rsidR="002E179B">
        <w:t xml:space="preserve">to estimate </w:t>
      </w:r>
      <w:r w:rsidR="005E0070">
        <w:t xml:space="preserve">the </w:t>
      </w:r>
      <w:r w:rsidR="002E179B">
        <w:t>production amount and isot</w:t>
      </w:r>
      <w:r w:rsidR="00172D50">
        <w:t>o</w:t>
      </w:r>
      <w:r w:rsidR="002E179B">
        <w:t xml:space="preserve">pic purity of </w:t>
      </w:r>
      <w:r w:rsidR="002E179B" w:rsidRPr="006A1F7F">
        <w:rPr>
          <w:vertAlign w:val="superscript"/>
        </w:rPr>
        <w:t>92</w:t>
      </w:r>
      <w:r w:rsidR="002E179B">
        <w:t>Y product.</w:t>
      </w:r>
      <w:r w:rsidR="00723392">
        <w:t xml:space="preserve"> </w:t>
      </w:r>
      <w:r w:rsidR="00201078">
        <w:t xml:space="preserve">We adopted the multiple foils activation </w:t>
      </w:r>
      <w:r w:rsidR="005E0070">
        <w:t>methods</w:t>
      </w:r>
      <w:r w:rsidR="00201078">
        <w:t xml:space="preserve"> to derive the TTND</w:t>
      </w:r>
      <w:r w:rsidR="000333B1">
        <w:t xml:space="preserve">. As shown in </w:t>
      </w:r>
      <w:r w:rsidR="00C85339">
        <w:fldChar w:fldCharType="begin"/>
      </w:r>
      <w:r w:rsidR="00C85339">
        <w:instrText xml:space="preserve"> REF _Ref67165198 \h </w:instrText>
      </w:r>
      <w:r w:rsidR="00C85339">
        <w:fldChar w:fldCharType="separate"/>
      </w:r>
      <w:r w:rsidR="00C85339">
        <w:t xml:space="preserve">Fig. </w:t>
      </w:r>
      <w:r w:rsidR="00C85339">
        <w:rPr>
          <w:noProof/>
        </w:rPr>
        <w:t>3</w:t>
      </w:r>
      <w:r w:rsidR="00C85339">
        <w:fldChar w:fldCharType="end"/>
      </w:r>
      <w:r w:rsidR="00FD3027">
        <w:t>, d</w:t>
      </w:r>
      <w:r w:rsidR="000333B1">
        <w:t xml:space="preserve">euterons were accelerated up to 20 MeV by AVF930 cyclotron </w:t>
      </w:r>
      <w:r w:rsidR="00FD3027">
        <w:t xml:space="preserve">and guided to the thick carbon target installed in the 32 course to irradiate multiple foils </w:t>
      </w:r>
      <w:r w:rsidR="00406B77">
        <w:t xml:space="preserve">made of </w:t>
      </w:r>
      <w:r w:rsidR="00406B77" w:rsidRPr="00406B77">
        <w:t xml:space="preserve">Al, Fe, Co, Ni, Zn, Zr, Mo </w:t>
      </w:r>
      <w:r w:rsidR="00406B77">
        <w:t>at the irradiation point</w:t>
      </w:r>
      <w:r w:rsidR="00623B74">
        <w:t xml:space="preserve"> for </w:t>
      </w:r>
      <w:r w:rsidR="00C567E3">
        <w:t>19 hours.</w:t>
      </w:r>
      <w:r w:rsidR="00047E51">
        <w:t xml:space="preserve"> The average beam current on the carbon target was </w:t>
      </w:r>
      <w:r w:rsidR="007408D2">
        <w:t>2 µA.</w:t>
      </w:r>
    </w:p>
    <w:p w14:paraId="4311A0FF" w14:textId="14E82426" w:rsidR="00635038" w:rsidRDefault="000A6525" w:rsidP="000333B1">
      <w:pPr>
        <w:keepNext/>
        <w:ind w:firstLineChars="0" w:firstLine="0"/>
        <w:jc w:val="center"/>
      </w:pPr>
      <w:r w:rsidRPr="000A6525">
        <w:rPr>
          <w:noProof/>
        </w:rPr>
        <w:drawing>
          <wp:inline distT="0" distB="0" distL="0" distR="0" wp14:anchorId="28BF8306" wp14:editId="3AD21080">
            <wp:extent cx="5140411" cy="1706480"/>
            <wp:effectExtent l="0" t="0" r="3175" b="0"/>
            <wp:docPr id="32" name="図 31" descr="屋内, 写真, 異なる, テーブル が含まれている画像&#10;&#10;自動的に生成された説明">
              <a:extLst xmlns:a="http://schemas.openxmlformats.org/drawingml/2006/main">
                <a:ext uri="{FF2B5EF4-FFF2-40B4-BE49-F238E27FC236}">
                  <a16:creationId xmlns:a16="http://schemas.microsoft.com/office/drawing/2014/main" id="{9F735F82-E39B-994C-8DA5-5AA450A6F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図 31" descr="屋内, 写真, 異なる, テーブル が含まれている画像&#10;&#10;自動的に生成された説明">
                      <a:extLst>
                        <a:ext uri="{FF2B5EF4-FFF2-40B4-BE49-F238E27FC236}">
                          <a16:creationId xmlns:a16="http://schemas.microsoft.com/office/drawing/2014/main" id="{9F735F82-E39B-994C-8DA5-5AA450A6FF66}"/>
                        </a:ext>
                      </a:extLst>
                    </pic:cNvPr>
                    <pic:cNvPicPr>
                      <a:picLocks noChangeAspect="1"/>
                    </pic:cNvPicPr>
                  </pic:nvPicPr>
                  <pic:blipFill>
                    <a:blip r:embed="rId17"/>
                    <a:stretch>
                      <a:fillRect/>
                    </a:stretch>
                  </pic:blipFill>
                  <pic:spPr>
                    <a:xfrm>
                      <a:off x="0" y="0"/>
                      <a:ext cx="5164199" cy="1714377"/>
                    </a:xfrm>
                    <a:prstGeom prst="rect">
                      <a:avLst/>
                    </a:prstGeom>
                  </pic:spPr>
                </pic:pic>
              </a:graphicData>
            </a:graphic>
          </wp:inline>
        </w:drawing>
      </w:r>
    </w:p>
    <w:p w14:paraId="1CB20D9E" w14:textId="2C461D57" w:rsidR="00635038" w:rsidRDefault="000333B1" w:rsidP="000333B1">
      <w:pPr>
        <w:pStyle w:val="aff1"/>
        <w:ind w:firstLine="434"/>
        <w:jc w:val="center"/>
      </w:pPr>
      <w:bookmarkStart w:id="2" w:name="_Ref67165198"/>
      <w:r>
        <w:t xml:space="preserve">Fig. </w:t>
      </w:r>
      <w:r w:rsidR="00B317E9">
        <w:fldChar w:fldCharType="begin"/>
      </w:r>
      <w:r w:rsidR="00B317E9">
        <w:instrText xml:space="preserve"> SEQ Fig. \* ARABIC </w:instrText>
      </w:r>
      <w:r w:rsidR="00B317E9">
        <w:fldChar w:fldCharType="separate"/>
      </w:r>
      <w:r w:rsidR="00506FC0">
        <w:rPr>
          <w:noProof/>
        </w:rPr>
        <w:t>4</w:t>
      </w:r>
      <w:r w:rsidR="00B317E9">
        <w:rPr>
          <w:noProof/>
        </w:rPr>
        <w:fldChar w:fldCharType="end"/>
      </w:r>
      <w:bookmarkEnd w:id="2"/>
      <w:r>
        <w:t xml:space="preserve"> </w:t>
      </w:r>
      <w:r w:rsidRPr="00B51D22">
        <w:rPr>
          <w:b w:val="0"/>
          <w:bCs w:val="0"/>
        </w:rPr>
        <w:t xml:space="preserve">AVF930 type accelerator used </w:t>
      </w:r>
      <w:r w:rsidR="00D12B7E" w:rsidRPr="00B51D22">
        <w:rPr>
          <w:b w:val="0"/>
          <w:bCs w:val="0"/>
        </w:rPr>
        <w:t>to measure the t</w:t>
      </w:r>
      <w:r w:rsidRPr="00531166">
        <w:rPr>
          <w:b w:val="0"/>
          <w:bCs w:val="0"/>
        </w:rPr>
        <w:t xml:space="preserve">hick-target neutron yield </w:t>
      </w:r>
      <w:r w:rsidR="00D12B7E" w:rsidRPr="00531166">
        <w:rPr>
          <w:b w:val="0"/>
          <w:bCs w:val="0"/>
        </w:rPr>
        <w:t>of C(</w:t>
      </w:r>
      <w:proofErr w:type="spellStart"/>
      <w:proofErr w:type="gramStart"/>
      <w:r w:rsidR="00D12B7E" w:rsidRPr="00531166">
        <w:rPr>
          <w:b w:val="0"/>
          <w:bCs w:val="0"/>
        </w:rPr>
        <w:t>d,n</w:t>
      </w:r>
      <w:proofErr w:type="spellEnd"/>
      <w:proofErr w:type="gramEnd"/>
      <w:r w:rsidR="00D12B7E" w:rsidRPr="00531166">
        <w:rPr>
          <w:b w:val="0"/>
          <w:bCs w:val="0"/>
        </w:rPr>
        <w:t xml:space="preserve">) reactions </w:t>
      </w:r>
      <w:r w:rsidR="00A242BD">
        <w:rPr>
          <w:b w:val="0"/>
          <w:bCs w:val="0"/>
        </w:rPr>
        <w:t>using</w:t>
      </w:r>
      <w:r w:rsidR="00D12B7E" w:rsidRPr="00531166">
        <w:rPr>
          <w:b w:val="0"/>
          <w:bCs w:val="0"/>
        </w:rPr>
        <w:t xml:space="preserve"> the multiple foils activation </w:t>
      </w:r>
      <w:r w:rsidR="00A242BD">
        <w:rPr>
          <w:b w:val="0"/>
          <w:bCs w:val="0"/>
        </w:rPr>
        <w:t>methods</w:t>
      </w:r>
      <w:r w:rsidR="00D12B7E" w:rsidRPr="00531166">
        <w:rPr>
          <w:b w:val="0"/>
          <w:bCs w:val="0"/>
        </w:rPr>
        <w:t xml:space="preserve"> </w:t>
      </w:r>
      <w:r w:rsidR="00B51D22" w:rsidRPr="00531166">
        <w:rPr>
          <w:b w:val="0"/>
          <w:bCs w:val="0"/>
        </w:rPr>
        <w:t xml:space="preserve">at the 32 course. </w:t>
      </w:r>
      <w:r w:rsidR="002F7127" w:rsidRPr="00531166">
        <w:rPr>
          <w:b w:val="0"/>
          <w:bCs w:val="0"/>
        </w:rPr>
        <w:t xml:space="preserve">Neutrons emitted </w:t>
      </w:r>
      <w:r w:rsidR="00C85339">
        <w:rPr>
          <w:b w:val="0"/>
          <w:bCs w:val="0"/>
        </w:rPr>
        <w:t>around</w:t>
      </w:r>
      <w:r w:rsidR="002F7127" w:rsidRPr="00531166">
        <w:rPr>
          <w:b w:val="0"/>
          <w:bCs w:val="0"/>
        </w:rPr>
        <w:t xml:space="preserve"> </w:t>
      </w:r>
      <w:r w:rsidR="00531166" w:rsidRPr="00531166">
        <w:rPr>
          <w:b w:val="0"/>
          <w:bCs w:val="0"/>
        </w:rPr>
        <w:t>0 degree</w:t>
      </w:r>
      <w:r w:rsidR="00C85339">
        <w:rPr>
          <w:b w:val="0"/>
          <w:bCs w:val="0"/>
        </w:rPr>
        <w:t>s</w:t>
      </w:r>
      <w:r w:rsidR="00531166" w:rsidRPr="00531166">
        <w:rPr>
          <w:b w:val="0"/>
          <w:bCs w:val="0"/>
        </w:rPr>
        <w:t xml:space="preserve"> </w:t>
      </w:r>
      <w:r w:rsidR="00DD5D70">
        <w:rPr>
          <w:b w:val="0"/>
          <w:bCs w:val="0"/>
        </w:rPr>
        <w:t>concerning</w:t>
      </w:r>
      <w:r w:rsidR="00531166" w:rsidRPr="00531166">
        <w:rPr>
          <w:b w:val="0"/>
          <w:bCs w:val="0"/>
        </w:rPr>
        <w:t xml:space="preserve"> </w:t>
      </w:r>
      <w:r w:rsidR="00A242BD">
        <w:rPr>
          <w:b w:val="0"/>
          <w:bCs w:val="0"/>
        </w:rPr>
        <w:t xml:space="preserve">the </w:t>
      </w:r>
      <w:r w:rsidR="00531166" w:rsidRPr="00531166">
        <w:rPr>
          <w:b w:val="0"/>
          <w:bCs w:val="0"/>
        </w:rPr>
        <w:t xml:space="preserve">beam axis </w:t>
      </w:r>
      <w:r w:rsidR="00A242BD">
        <w:rPr>
          <w:b w:val="0"/>
          <w:bCs w:val="0"/>
        </w:rPr>
        <w:t>were</w:t>
      </w:r>
      <w:r w:rsidR="00531166" w:rsidRPr="00531166">
        <w:rPr>
          <w:b w:val="0"/>
          <w:bCs w:val="0"/>
        </w:rPr>
        <w:t xml:space="preserve"> collimated and bombarded on the multiple foils at the irradiation point. </w:t>
      </w:r>
      <w:r w:rsidRPr="00531166">
        <w:rPr>
          <w:b w:val="0"/>
          <w:bCs w:val="0"/>
        </w:rPr>
        <w:t xml:space="preserve"> </w:t>
      </w:r>
    </w:p>
    <w:p w14:paraId="0C04B84F" w14:textId="77777777" w:rsidR="00635038" w:rsidRPr="00C85339" w:rsidRDefault="00635038" w:rsidP="00B42F34">
      <w:pPr>
        <w:ind w:firstLineChars="0" w:firstLine="0"/>
      </w:pPr>
    </w:p>
    <w:p w14:paraId="4C311C92" w14:textId="3F5BA16D" w:rsidR="00635038" w:rsidRDefault="00A07942" w:rsidP="00B42F34">
      <w:pPr>
        <w:ind w:firstLineChars="0" w:firstLine="0"/>
      </w:pPr>
      <w:r>
        <w:rPr>
          <w:rFonts w:hint="eastAsia"/>
        </w:rPr>
        <w:t>T</w:t>
      </w:r>
      <w:r>
        <w:t>he TTNY was derived from activit</w:t>
      </w:r>
      <w:r w:rsidR="00107C94">
        <w:t>ies</w:t>
      </w:r>
      <w:r>
        <w:t xml:space="preserve"> induced by the neutron irradiation by unfolding process using GRAVEL code</w:t>
      </w:r>
      <w:r w:rsidR="004C2667">
        <w:t xml:space="preserve"> </w:t>
      </w:r>
      <w:r w:rsidR="004C2667">
        <w:fldChar w:fldCharType="begin" w:fldLock="1"/>
      </w:r>
      <w:r w:rsidR="00CF1B7A">
        <w:instrText>ADDIN CSL_CITATION {"citationItems":[{"id":"ITEM-1","itemData":{"abstract":"A system of programs is described which can be used for unfolding particle spectra from measured pulse height distributions provided the corresponding response functions are known. In the first part, least-squares algorithms known from literature are described and discussed together with the MIEKE Monte Carlo unfolding code. The second part contains a detailed description of the codes, which are available on a diskette. In the discussion of examples it is shown that the MIEKE Monte Carlo code is well suited for unfolding neutron and photon induced pulse height distributions. For the resulting particle spectra a consistent uncertainty analysis can be performed. (orig.)","author":[{"dropping-particle":"","family":"Matzke","given":"M.","non-dropping-particle":"","parse-names":false,"suffix":""}],"container-title":"Report PTB-MN-19","id":"ITEM-1","issued":{"date-parts":[["1994"]]},"title":"Unfolding of Pulse Height Spectra: The HEPRO Program System","type":"article-journal"},"uris":["http://www.mendeley.com/documents/?uuid=ecc6c53a-444f-4d23-8b8f-089bb3d98f24"]}],"mendeley":{"formattedCitation":"[17]","plainTextFormattedCitation":"[17]","previouslyFormattedCitation":"[17]"},"properties":{"noteIndex":0},"schema":"https://github.com/citation-style-language/schema/raw/master/csl-citation.json"}</w:instrText>
      </w:r>
      <w:r w:rsidR="004C2667">
        <w:fldChar w:fldCharType="separate"/>
      </w:r>
      <w:r w:rsidR="004C2667" w:rsidRPr="004C2667">
        <w:rPr>
          <w:noProof/>
        </w:rPr>
        <w:t>[17]</w:t>
      </w:r>
      <w:r w:rsidR="004C2667">
        <w:fldChar w:fldCharType="end"/>
      </w:r>
      <w:r>
        <w:t xml:space="preserve">. </w:t>
      </w:r>
      <w:r w:rsidR="008E3B58">
        <w:t>For the next step, using the derived TTNY</w:t>
      </w:r>
      <w:r w:rsidR="001137FC">
        <w:t>,</w:t>
      </w:r>
      <w:r w:rsidR="008E3B58">
        <w:t xml:space="preserve"> a production simulation was conducted </w:t>
      </w:r>
      <w:r w:rsidR="00915387">
        <w:t>for 20</w:t>
      </w:r>
      <w:r w:rsidR="00815A70">
        <w:t xml:space="preserve"> </w:t>
      </w:r>
      <w:r w:rsidR="00915387">
        <w:t>g</w:t>
      </w:r>
      <w:r w:rsidR="00815A70">
        <w:t xml:space="preserve"> of enriched</w:t>
      </w:r>
      <w:r w:rsidR="00915387">
        <w:t xml:space="preserve"> </w:t>
      </w:r>
      <w:r w:rsidR="00815A70">
        <w:rPr>
          <w:vertAlign w:val="superscript"/>
        </w:rPr>
        <w:t>92</w:t>
      </w:r>
      <w:r w:rsidR="00915387">
        <w:t xml:space="preserve">Zr </w:t>
      </w:r>
      <w:r w:rsidR="00815A70">
        <w:t xml:space="preserve">target </w:t>
      </w:r>
      <w:r w:rsidR="00915387">
        <w:t xml:space="preserve">irradiation to estimate the production amount and purity. As a result, we found </w:t>
      </w:r>
      <w:r w:rsidR="0044290D">
        <w:t xml:space="preserve">1.32 </w:t>
      </w:r>
      <w:proofErr w:type="spellStart"/>
      <w:r w:rsidR="0044290D">
        <w:t>GBq</w:t>
      </w:r>
      <w:proofErr w:type="spellEnd"/>
      <w:r w:rsidR="0044290D">
        <w:t xml:space="preserve"> of</w:t>
      </w:r>
      <w:r w:rsidR="001A67B9">
        <w:t xml:space="preserve"> high </w:t>
      </w:r>
      <w:r w:rsidR="007B28BA">
        <w:t xml:space="preserve">isotopic </w:t>
      </w:r>
      <w:r w:rsidR="001A67B9">
        <w:t>purity (</w:t>
      </w:r>
      <w:r w:rsidR="007B28BA">
        <w:t>94.9%</w:t>
      </w:r>
      <w:r w:rsidR="001A67B9">
        <w:t>)</w:t>
      </w:r>
      <w:r w:rsidR="0044290D">
        <w:t xml:space="preserve"> </w:t>
      </w:r>
      <w:r w:rsidR="0044290D" w:rsidRPr="001A67B9">
        <w:rPr>
          <w:vertAlign w:val="superscript"/>
        </w:rPr>
        <w:t>92</w:t>
      </w:r>
      <w:r w:rsidR="0044290D">
        <w:t xml:space="preserve">Y can be produced by </w:t>
      </w:r>
      <w:r w:rsidR="00DD5D70">
        <w:t xml:space="preserve">a </w:t>
      </w:r>
      <w:r w:rsidR="0044290D">
        <w:t xml:space="preserve">2-mA deuteron beam on </w:t>
      </w:r>
      <w:r w:rsidR="00644AC0">
        <w:t>the carbon target for 7.5</w:t>
      </w:r>
      <w:r w:rsidR="007B28BA">
        <w:t>-</w:t>
      </w:r>
      <w:r w:rsidR="00644AC0">
        <w:t>h irradiation</w:t>
      </w:r>
      <w:r w:rsidR="001A67B9">
        <w:t xml:space="preserve">. </w:t>
      </w:r>
      <w:r w:rsidR="00A92965">
        <w:t xml:space="preserve">This amount </w:t>
      </w:r>
      <w:r w:rsidR="00DE3F14">
        <w:t xml:space="preserve">can be used for </w:t>
      </w:r>
      <w:r w:rsidR="00A92965">
        <w:t xml:space="preserve">around </w:t>
      </w:r>
      <w:r w:rsidR="007A6EEB">
        <w:t>ten</w:t>
      </w:r>
      <w:r w:rsidR="00A92965">
        <w:t xml:space="preserve"> patients </w:t>
      </w:r>
      <w:r w:rsidR="00DE3F14">
        <w:t>of biodistribution assessments.</w:t>
      </w:r>
    </w:p>
    <w:p w14:paraId="22D119D6" w14:textId="30BB4C25" w:rsidR="00DE3F14" w:rsidRDefault="00DE3F14" w:rsidP="00B42F34">
      <w:pPr>
        <w:ind w:firstLineChars="0" w:firstLine="0"/>
      </w:pPr>
    </w:p>
    <w:p w14:paraId="1C6502EE" w14:textId="3760F8D4" w:rsidR="00D7747A" w:rsidRDefault="00D7747A" w:rsidP="00D7747A">
      <w:pPr>
        <w:pStyle w:val="2"/>
      </w:pPr>
      <w:r>
        <w:t>Environment tracer Cs-132, the alternative of Cs-137</w:t>
      </w:r>
    </w:p>
    <w:p w14:paraId="25B8D668" w14:textId="248ED032" w:rsidR="00263F89" w:rsidRDefault="001A79AB" w:rsidP="00005BA1">
      <w:pPr>
        <w:ind w:firstLine="432"/>
        <w:rPr>
          <w:color w:val="000000" w:themeColor="text1"/>
        </w:rPr>
      </w:pPr>
      <w:r>
        <w:rPr>
          <w:color w:val="000000" w:themeColor="text1"/>
        </w:rPr>
        <w:t xml:space="preserve">In </w:t>
      </w:r>
      <w:r w:rsidR="00DD5D70">
        <w:rPr>
          <w:color w:val="000000" w:themeColor="text1"/>
        </w:rPr>
        <w:t xml:space="preserve">the </w:t>
      </w:r>
      <w:r>
        <w:rPr>
          <w:color w:val="000000" w:themeColor="text1"/>
        </w:rPr>
        <w:t xml:space="preserve">environment study of radioactive cesium, </w:t>
      </w:r>
      <w:r w:rsidR="00BF0324" w:rsidRPr="00BF0324">
        <w:rPr>
          <w:color w:val="000000" w:themeColor="text1"/>
          <w:vertAlign w:val="superscript"/>
        </w:rPr>
        <w:t>137</w:t>
      </w:r>
      <w:r w:rsidR="00BF0324">
        <w:rPr>
          <w:color w:val="000000" w:themeColor="text1"/>
        </w:rPr>
        <w:t xml:space="preserve">Cs </w:t>
      </w:r>
      <w:r w:rsidR="008A5B12">
        <w:rPr>
          <w:color w:val="000000" w:themeColor="text1"/>
        </w:rPr>
        <w:t>(T</w:t>
      </w:r>
      <w:r w:rsidR="008A5B12" w:rsidRPr="008A5B12">
        <w:rPr>
          <w:color w:val="000000" w:themeColor="text1"/>
          <w:vertAlign w:val="subscript"/>
        </w:rPr>
        <w:t>1/2</w:t>
      </w:r>
      <w:r w:rsidR="008A5B12">
        <w:rPr>
          <w:color w:val="000000" w:themeColor="text1"/>
          <w:vertAlign w:val="subscript"/>
        </w:rPr>
        <w:t xml:space="preserve"> </w:t>
      </w:r>
      <w:r w:rsidR="008A5B12">
        <w:rPr>
          <w:color w:val="000000" w:themeColor="text1"/>
        </w:rPr>
        <w:t xml:space="preserve">= 30 y) </w:t>
      </w:r>
      <w:r w:rsidR="00BF0324">
        <w:rPr>
          <w:color w:val="000000" w:themeColor="text1"/>
        </w:rPr>
        <w:t xml:space="preserve">has been well used </w:t>
      </w:r>
      <w:r w:rsidR="00074D18">
        <w:rPr>
          <w:color w:val="000000" w:themeColor="text1"/>
        </w:rPr>
        <w:t xml:space="preserve">to know </w:t>
      </w:r>
      <w:r w:rsidR="00074D18">
        <w:rPr>
          <w:color w:val="000000" w:themeColor="text1"/>
        </w:rPr>
        <w:lastRenderedPageBreak/>
        <w:t xml:space="preserve">environmental dynamics even </w:t>
      </w:r>
      <w:r w:rsidR="007A6EEB">
        <w:rPr>
          <w:color w:val="000000" w:themeColor="text1"/>
        </w:rPr>
        <w:t>if</w:t>
      </w:r>
      <w:r w:rsidR="00C53DD9">
        <w:rPr>
          <w:color w:val="000000" w:themeColor="text1"/>
        </w:rPr>
        <w:t xml:space="preserve"> some studies are focused on </w:t>
      </w:r>
      <w:r w:rsidR="00DD5D70">
        <w:rPr>
          <w:color w:val="000000" w:themeColor="text1"/>
        </w:rPr>
        <w:t xml:space="preserve">the </w:t>
      </w:r>
      <w:r w:rsidR="00C53DD9">
        <w:rPr>
          <w:color w:val="000000" w:themeColor="text1"/>
        </w:rPr>
        <w:t xml:space="preserve">short period </w:t>
      </w:r>
      <w:r w:rsidR="008A5B12">
        <w:rPr>
          <w:color w:val="000000" w:themeColor="text1"/>
        </w:rPr>
        <w:t xml:space="preserve">(around from a few days to a few weeks) </w:t>
      </w:r>
      <w:r w:rsidR="00C53DD9">
        <w:rPr>
          <w:color w:val="000000" w:themeColor="text1"/>
        </w:rPr>
        <w:t xml:space="preserve">dynamics. </w:t>
      </w:r>
      <w:r w:rsidR="00677D4A">
        <w:rPr>
          <w:color w:val="000000" w:themeColor="text1"/>
        </w:rPr>
        <w:t>The</w:t>
      </w:r>
      <w:r w:rsidR="00351D0E">
        <w:rPr>
          <w:color w:val="000000" w:themeColor="text1"/>
        </w:rPr>
        <w:t xml:space="preserve"> half-life is too long for the </w:t>
      </w:r>
      <w:r w:rsidR="002C34DF">
        <w:rPr>
          <w:color w:val="000000" w:themeColor="text1"/>
        </w:rPr>
        <w:t>task</w:t>
      </w:r>
      <w:r w:rsidR="00351D0E">
        <w:rPr>
          <w:color w:val="000000" w:themeColor="text1"/>
        </w:rPr>
        <w:t xml:space="preserve">, and management of </w:t>
      </w:r>
      <w:r w:rsidR="00843621">
        <w:rPr>
          <w:color w:val="000000" w:themeColor="text1"/>
        </w:rPr>
        <w:t xml:space="preserve">the tracer after </w:t>
      </w:r>
      <w:r w:rsidR="00767B1D">
        <w:rPr>
          <w:color w:val="000000" w:themeColor="text1"/>
        </w:rPr>
        <w:t xml:space="preserve">an </w:t>
      </w:r>
      <w:r w:rsidR="00843621">
        <w:rPr>
          <w:color w:val="000000" w:themeColor="text1"/>
        </w:rPr>
        <w:t xml:space="preserve">experiment </w:t>
      </w:r>
      <w:r w:rsidR="00545B97">
        <w:rPr>
          <w:color w:val="000000" w:themeColor="text1"/>
        </w:rPr>
        <w:t xml:space="preserve">has been </w:t>
      </w:r>
      <w:r w:rsidR="00767B1D">
        <w:rPr>
          <w:color w:val="000000" w:themeColor="text1"/>
        </w:rPr>
        <w:t xml:space="preserve">a </w:t>
      </w:r>
      <w:r w:rsidR="00545B97">
        <w:rPr>
          <w:color w:val="000000" w:themeColor="text1"/>
        </w:rPr>
        <w:t xml:space="preserve">heavy load </w:t>
      </w:r>
      <w:r w:rsidR="000E2569">
        <w:rPr>
          <w:color w:val="000000" w:themeColor="text1"/>
        </w:rPr>
        <w:t xml:space="preserve">of research works. To improve this situation, we have proposed </w:t>
      </w:r>
      <w:r w:rsidR="000E2569" w:rsidRPr="000E2569">
        <w:rPr>
          <w:color w:val="000000" w:themeColor="text1"/>
          <w:vertAlign w:val="superscript"/>
        </w:rPr>
        <w:t>132</w:t>
      </w:r>
      <w:r w:rsidR="000E2569">
        <w:rPr>
          <w:color w:val="000000" w:themeColor="text1"/>
        </w:rPr>
        <w:t>Cs</w:t>
      </w:r>
      <w:r w:rsidR="00263F89" w:rsidRPr="00F224B1">
        <w:rPr>
          <w:color w:val="000000" w:themeColor="text1"/>
        </w:rPr>
        <w:t xml:space="preserve"> as an alternative tracer of </w:t>
      </w:r>
      <w:r w:rsidR="00263F89" w:rsidRPr="00F224B1">
        <w:rPr>
          <w:color w:val="000000" w:themeColor="text1"/>
          <w:vertAlign w:val="superscript"/>
        </w:rPr>
        <w:t>137</w:t>
      </w:r>
      <w:r w:rsidR="00263F89" w:rsidRPr="00F224B1">
        <w:rPr>
          <w:color w:val="000000" w:themeColor="text1"/>
        </w:rPr>
        <w:t xml:space="preserve">Cs </w:t>
      </w:r>
      <w:r w:rsidR="00104062">
        <w:rPr>
          <w:color w:val="000000" w:themeColor="text1"/>
        </w:rPr>
        <w:t>for studies of the short period dynamics</w:t>
      </w:r>
      <w:r w:rsidR="007A6EEB">
        <w:rPr>
          <w:color w:val="000000" w:themeColor="text1"/>
        </w:rPr>
        <w:t>,</w:t>
      </w:r>
      <w:r w:rsidR="00263F89" w:rsidRPr="00F224B1">
        <w:rPr>
          <w:color w:val="000000" w:themeColor="text1"/>
        </w:rPr>
        <w:t xml:space="preserve"> </w:t>
      </w:r>
      <w:r w:rsidR="00104062">
        <w:rPr>
          <w:color w:val="000000" w:themeColor="text1"/>
        </w:rPr>
        <w:t>e.g.</w:t>
      </w:r>
      <w:r w:rsidR="007A6EEB">
        <w:rPr>
          <w:color w:val="000000" w:themeColor="text1"/>
        </w:rPr>
        <w:t>,</w:t>
      </w:r>
      <w:r w:rsidR="00104062">
        <w:rPr>
          <w:color w:val="000000" w:themeColor="text1"/>
        </w:rPr>
        <w:t xml:space="preserve"> a few days dynamics</w:t>
      </w:r>
      <w:r w:rsidR="00CA7D9B">
        <w:rPr>
          <w:color w:val="000000" w:themeColor="text1"/>
        </w:rPr>
        <w:t xml:space="preserve"> (dominant period for absorption into </w:t>
      </w:r>
      <w:r w:rsidR="00767B1D">
        <w:rPr>
          <w:color w:val="000000" w:themeColor="text1"/>
        </w:rPr>
        <w:t xml:space="preserve">the </w:t>
      </w:r>
      <w:r w:rsidR="00CA7D9B">
        <w:rPr>
          <w:color w:val="000000" w:themeColor="text1"/>
        </w:rPr>
        <w:t>soil)</w:t>
      </w:r>
      <w:r w:rsidR="00104062">
        <w:rPr>
          <w:color w:val="000000" w:themeColor="text1"/>
        </w:rPr>
        <w:t xml:space="preserve"> of </w:t>
      </w:r>
      <w:r w:rsidR="00263F89" w:rsidRPr="00F224B1">
        <w:rPr>
          <w:color w:val="000000" w:themeColor="text1"/>
        </w:rPr>
        <w:t xml:space="preserve">radioactive cesium released by </w:t>
      </w:r>
      <w:r w:rsidR="00104062">
        <w:rPr>
          <w:color w:val="000000" w:themeColor="text1"/>
        </w:rPr>
        <w:t>the</w:t>
      </w:r>
      <w:r w:rsidR="00263F89" w:rsidRPr="00F224B1">
        <w:rPr>
          <w:color w:val="000000" w:themeColor="text1"/>
        </w:rPr>
        <w:t xml:space="preserve"> </w:t>
      </w:r>
      <w:r w:rsidR="00005BA1">
        <w:rPr>
          <w:color w:val="000000" w:themeColor="text1"/>
        </w:rPr>
        <w:t>Fukushima Daiichi N</w:t>
      </w:r>
      <w:r w:rsidR="00263F89" w:rsidRPr="00F224B1">
        <w:rPr>
          <w:color w:val="000000" w:themeColor="text1"/>
        </w:rPr>
        <w:t>uclear</w:t>
      </w:r>
      <w:r w:rsidR="00005BA1">
        <w:rPr>
          <w:color w:val="000000" w:themeColor="text1"/>
        </w:rPr>
        <w:t xml:space="preserve"> P</w:t>
      </w:r>
      <w:r w:rsidR="00263F89" w:rsidRPr="00F224B1">
        <w:rPr>
          <w:color w:val="000000" w:themeColor="text1"/>
        </w:rPr>
        <w:t xml:space="preserve">ower </w:t>
      </w:r>
      <w:r w:rsidR="00005BA1">
        <w:rPr>
          <w:color w:val="000000" w:themeColor="text1"/>
        </w:rPr>
        <w:t>P</w:t>
      </w:r>
      <w:r w:rsidR="00263F89" w:rsidRPr="00F224B1">
        <w:rPr>
          <w:color w:val="000000" w:themeColor="text1"/>
        </w:rPr>
        <w:t xml:space="preserve">lant </w:t>
      </w:r>
      <w:r w:rsidR="00005BA1">
        <w:rPr>
          <w:color w:val="000000" w:themeColor="text1"/>
        </w:rPr>
        <w:t>A</w:t>
      </w:r>
      <w:r w:rsidR="00263F89" w:rsidRPr="00F224B1">
        <w:rPr>
          <w:color w:val="000000" w:themeColor="text1"/>
        </w:rPr>
        <w:t xml:space="preserve">ccident. </w:t>
      </w:r>
      <w:r w:rsidR="00CE5A16">
        <w:rPr>
          <w:color w:val="000000" w:themeColor="text1"/>
        </w:rPr>
        <w:t xml:space="preserve">The radioactive material management is </w:t>
      </w:r>
      <w:r w:rsidR="00827A87">
        <w:rPr>
          <w:color w:val="000000" w:themeColor="text1"/>
        </w:rPr>
        <w:t>straightforward</w:t>
      </w:r>
      <w:r w:rsidR="00CE5A16">
        <w:rPr>
          <w:color w:val="000000" w:themeColor="text1"/>
        </w:rPr>
        <w:t xml:space="preserve"> because i</w:t>
      </w:r>
      <w:r w:rsidR="00D020D3">
        <w:rPr>
          <w:color w:val="000000" w:themeColor="text1"/>
        </w:rPr>
        <w:t xml:space="preserve">t has </w:t>
      </w:r>
      <w:r w:rsidR="00B76BF5">
        <w:rPr>
          <w:color w:val="000000" w:themeColor="text1"/>
        </w:rPr>
        <w:t xml:space="preserve">a </w:t>
      </w:r>
      <w:r w:rsidR="00CE5A16">
        <w:rPr>
          <w:color w:val="000000" w:themeColor="text1"/>
        </w:rPr>
        <w:t xml:space="preserve">drastically </w:t>
      </w:r>
      <w:r w:rsidR="00D020D3">
        <w:rPr>
          <w:color w:val="000000" w:themeColor="text1"/>
        </w:rPr>
        <w:t>shorter half-life (</w:t>
      </w:r>
      <w:r w:rsidR="00EF2BDD">
        <w:rPr>
          <w:color w:val="000000" w:themeColor="text1"/>
        </w:rPr>
        <w:t>6.5 d</w:t>
      </w:r>
      <w:r w:rsidR="00D020D3">
        <w:rPr>
          <w:color w:val="000000" w:themeColor="text1"/>
        </w:rPr>
        <w:t>)</w:t>
      </w:r>
      <w:r w:rsidR="00EF2BDD">
        <w:rPr>
          <w:color w:val="000000" w:themeColor="text1"/>
        </w:rPr>
        <w:t xml:space="preserve"> than </w:t>
      </w:r>
      <w:r w:rsidR="00EF2BDD" w:rsidRPr="001A79AB">
        <w:rPr>
          <w:color w:val="000000" w:themeColor="text1"/>
          <w:vertAlign w:val="superscript"/>
        </w:rPr>
        <w:t>137</w:t>
      </w:r>
      <w:r w:rsidR="00EF2BDD">
        <w:rPr>
          <w:color w:val="000000" w:themeColor="text1"/>
        </w:rPr>
        <w:t xml:space="preserve">Cs. </w:t>
      </w:r>
      <w:r w:rsidR="00263F89" w:rsidRPr="00F224B1">
        <w:rPr>
          <w:color w:val="000000" w:themeColor="text1"/>
        </w:rPr>
        <w:t xml:space="preserve">In the present study, we conducted a production experiment of the </w:t>
      </w:r>
      <w:r w:rsidR="00263F89" w:rsidRPr="00F224B1">
        <w:rPr>
          <w:color w:val="000000" w:themeColor="text1"/>
          <w:vertAlign w:val="superscript"/>
        </w:rPr>
        <w:t>132</w:t>
      </w:r>
      <w:r w:rsidR="00263F89" w:rsidRPr="00F224B1">
        <w:rPr>
          <w:color w:val="000000" w:themeColor="text1"/>
        </w:rPr>
        <w:t xml:space="preserve">Cs </w:t>
      </w:r>
      <w:r w:rsidR="00B76BF5">
        <w:rPr>
          <w:color w:val="000000" w:themeColor="text1"/>
        </w:rPr>
        <w:t>using</w:t>
      </w:r>
      <w:r w:rsidR="00263F89" w:rsidRPr="00F224B1">
        <w:rPr>
          <w:color w:val="000000" w:themeColor="text1"/>
        </w:rPr>
        <w:t xml:space="preserve"> </w:t>
      </w:r>
      <w:r w:rsidR="008B2125">
        <w:rPr>
          <w:color w:val="000000" w:themeColor="text1"/>
        </w:rPr>
        <w:t xml:space="preserve">an </w:t>
      </w:r>
      <w:r w:rsidR="00263F89" w:rsidRPr="00F224B1">
        <w:rPr>
          <w:color w:val="000000" w:themeColor="text1"/>
        </w:rPr>
        <w:t xml:space="preserve">accelerator-based neutron method to investigate production amount and radioactive purity. </w:t>
      </w:r>
      <w:r w:rsidR="000517EC">
        <w:rPr>
          <w:color w:val="000000" w:themeColor="text1"/>
        </w:rPr>
        <w:t>The accelerator-based neutron irradiated a 12-g Cs2CO3 sample</w:t>
      </w:r>
      <w:r w:rsidR="00263F89" w:rsidRPr="00F224B1">
        <w:rPr>
          <w:color w:val="000000" w:themeColor="text1"/>
        </w:rPr>
        <w:t xml:space="preserve"> via the C(</w:t>
      </w:r>
      <w:proofErr w:type="spellStart"/>
      <w:proofErr w:type="gramStart"/>
      <w:r w:rsidR="00F224B1" w:rsidRPr="00F224B1">
        <w:rPr>
          <w:i/>
          <w:iCs/>
          <w:color w:val="000000" w:themeColor="text1"/>
        </w:rPr>
        <w:t>d</w:t>
      </w:r>
      <w:r w:rsidR="00263F89" w:rsidRPr="00F224B1">
        <w:rPr>
          <w:rFonts w:hint="eastAsia"/>
          <w:color w:val="000000" w:themeColor="text1"/>
        </w:rPr>
        <w:t>,</w:t>
      </w:r>
      <w:r w:rsidR="00F224B1" w:rsidRPr="00F224B1">
        <w:rPr>
          <w:i/>
          <w:iCs/>
          <w:color w:val="000000" w:themeColor="text1"/>
        </w:rPr>
        <w:t>n</w:t>
      </w:r>
      <w:proofErr w:type="spellEnd"/>
      <w:proofErr w:type="gramEnd"/>
      <w:r w:rsidR="00263F89" w:rsidRPr="00F224B1">
        <w:rPr>
          <w:color w:val="000000" w:themeColor="text1"/>
        </w:rPr>
        <w:t xml:space="preserve">) reactions by 1.2 </w:t>
      </w:r>
      <w:r w:rsidR="00F224B1">
        <w:rPr>
          <w:color w:val="000000" w:themeColor="text1"/>
        </w:rPr>
        <w:t>µ</w:t>
      </w:r>
      <w:r w:rsidR="00263F89" w:rsidRPr="00F224B1">
        <w:rPr>
          <w:color w:val="000000" w:themeColor="text1"/>
        </w:rPr>
        <w:t>A of 30-MeV deuterons</w:t>
      </w:r>
      <w:r w:rsidR="007876B4">
        <w:rPr>
          <w:color w:val="000000" w:themeColor="text1"/>
        </w:rPr>
        <w:t xml:space="preserve"> as </w:t>
      </w:r>
      <w:r w:rsidR="008B2125">
        <w:rPr>
          <w:color w:val="000000" w:themeColor="text1"/>
        </w:rPr>
        <w:t xml:space="preserve">a </w:t>
      </w:r>
      <w:r w:rsidR="007876B4">
        <w:rPr>
          <w:color w:val="000000" w:themeColor="text1"/>
        </w:rPr>
        <w:t xml:space="preserve">similar </w:t>
      </w:r>
      <w:r w:rsidR="00D6641F">
        <w:rPr>
          <w:color w:val="000000" w:themeColor="text1"/>
        </w:rPr>
        <w:t>irradiation system</w:t>
      </w:r>
      <w:r w:rsidR="002C34DF">
        <w:rPr>
          <w:color w:val="000000" w:themeColor="text1"/>
        </w:rPr>
        <w:t xml:space="preserve"> in</w:t>
      </w:r>
      <w:r w:rsidR="00D6641F">
        <w:rPr>
          <w:rFonts w:hint="eastAsia"/>
          <w:color w:val="000000" w:themeColor="text1"/>
        </w:rPr>
        <w:t xml:space="preserve"> </w:t>
      </w:r>
      <w:r w:rsidR="00D6641F">
        <w:rPr>
          <w:color w:val="000000" w:themeColor="text1"/>
        </w:rPr>
        <w:fldChar w:fldCharType="begin"/>
      </w:r>
      <w:r w:rsidR="00D6641F">
        <w:rPr>
          <w:color w:val="000000" w:themeColor="text1"/>
        </w:rPr>
        <w:instrText xml:space="preserve"> REF _Ref67165198 \h </w:instrText>
      </w:r>
      <w:r w:rsidR="00D6641F">
        <w:rPr>
          <w:color w:val="000000" w:themeColor="text1"/>
        </w:rPr>
      </w:r>
      <w:r w:rsidR="00D6641F">
        <w:rPr>
          <w:color w:val="000000" w:themeColor="text1"/>
        </w:rPr>
        <w:fldChar w:fldCharType="separate"/>
      </w:r>
      <w:r w:rsidR="00D6641F">
        <w:t xml:space="preserve">Fig. </w:t>
      </w:r>
      <w:r w:rsidR="00D6641F">
        <w:rPr>
          <w:noProof/>
        </w:rPr>
        <w:t>3</w:t>
      </w:r>
      <w:r w:rsidR="00D6641F">
        <w:rPr>
          <w:color w:val="000000" w:themeColor="text1"/>
        </w:rPr>
        <w:fldChar w:fldCharType="end"/>
      </w:r>
      <w:r w:rsidR="00263F89" w:rsidRPr="00F224B1">
        <w:rPr>
          <w:color w:val="000000" w:themeColor="text1"/>
        </w:rPr>
        <w:t xml:space="preserve">. As a result, 102 </w:t>
      </w:r>
      <w:proofErr w:type="spellStart"/>
      <w:r w:rsidR="00263F89" w:rsidRPr="00F224B1">
        <w:rPr>
          <w:color w:val="000000" w:themeColor="text1"/>
        </w:rPr>
        <w:t>kBq</w:t>
      </w:r>
      <w:proofErr w:type="spellEnd"/>
      <w:r w:rsidR="00263F89" w:rsidRPr="00F224B1">
        <w:rPr>
          <w:color w:val="000000" w:themeColor="text1"/>
        </w:rPr>
        <w:t xml:space="preserve">/g of </w:t>
      </w:r>
      <w:r w:rsidR="00263F89" w:rsidRPr="00F224B1">
        <w:rPr>
          <w:color w:val="000000" w:themeColor="text1"/>
          <w:vertAlign w:val="superscript"/>
        </w:rPr>
        <w:t>132</w:t>
      </w:r>
      <w:r w:rsidR="00263F89" w:rsidRPr="00F224B1">
        <w:rPr>
          <w:color w:val="000000" w:themeColor="text1"/>
        </w:rPr>
        <w:t xml:space="preserve">Cs was obtained with higher than 98.5% radioactive purity. Following that, a feasibility study of cesium </w:t>
      </w:r>
      <w:r w:rsidR="009A280B">
        <w:rPr>
          <w:color w:val="000000" w:themeColor="text1"/>
        </w:rPr>
        <w:t>distribution</w:t>
      </w:r>
      <w:r w:rsidR="00263F89" w:rsidRPr="00F224B1">
        <w:rPr>
          <w:color w:val="000000" w:themeColor="text1"/>
        </w:rPr>
        <w:t xml:space="preserve"> measurement in </w:t>
      </w:r>
      <w:r w:rsidR="00263F89" w:rsidRPr="009E6D55">
        <w:rPr>
          <w:color w:val="000000" w:themeColor="text1"/>
        </w:rPr>
        <w:t>andosol</w:t>
      </w:r>
      <w:r w:rsidR="00263F89" w:rsidRPr="00F224B1">
        <w:rPr>
          <w:color w:val="000000" w:themeColor="text1"/>
        </w:rPr>
        <w:t xml:space="preserve"> soil</w:t>
      </w:r>
      <w:r w:rsidR="009E6D55">
        <w:rPr>
          <w:color w:val="000000" w:themeColor="text1"/>
        </w:rPr>
        <w:t xml:space="preserve">, which is </w:t>
      </w:r>
      <w:r w:rsidR="00616132">
        <w:rPr>
          <w:color w:val="000000" w:themeColor="text1"/>
        </w:rPr>
        <w:t>a typical species of soil in Japan,</w:t>
      </w:r>
      <w:r w:rsidR="00263F89" w:rsidRPr="00F224B1">
        <w:rPr>
          <w:color w:val="000000" w:themeColor="text1"/>
        </w:rPr>
        <w:t xml:space="preserve"> was performed. </w:t>
      </w:r>
      <w:r w:rsidR="009A280B">
        <w:rPr>
          <w:color w:val="000000" w:themeColor="text1"/>
        </w:rPr>
        <w:t xml:space="preserve">The </w:t>
      </w:r>
      <w:proofErr w:type="spellStart"/>
      <w:proofErr w:type="gramStart"/>
      <w:r w:rsidR="009A280B">
        <w:rPr>
          <w:color w:val="000000" w:themeColor="text1"/>
        </w:rPr>
        <w:t>NaI</w:t>
      </w:r>
      <w:proofErr w:type="spellEnd"/>
      <w:r w:rsidR="009A280B">
        <w:rPr>
          <w:color w:val="000000" w:themeColor="text1"/>
        </w:rPr>
        <w:t>(</w:t>
      </w:r>
      <w:proofErr w:type="gramEnd"/>
      <w:r w:rsidR="009A280B">
        <w:rPr>
          <w:color w:val="000000" w:themeColor="text1"/>
        </w:rPr>
        <w:t xml:space="preserve">Tl) detector was placed </w:t>
      </w:r>
      <w:r w:rsidR="00E0674F">
        <w:rPr>
          <w:color w:val="000000" w:themeColor="text1"/>
        </w:rPr>
        <w:t xml:space="preserve">through </w:t>
      </w:r>
      <w:r w:rsidR="008B2125">
        <w:rPr>
          <w:color w:val="000000" w:themeColor="text1"/>
        </w:rPr>
        <w:t xml:space="preserve">a </w:t>
      </w:r>
      <w:r w:rsidR="00E0674F">
        <w:rPr>
          <w:color w:val="000000" w:themeColor="text1"/>
        </w:rPr>
        <w:t xml:space="preserve">lead collimator having </w:t>
      </w:r>
      <w:r w:rsidR="008B2125">
        <w:rPr>
          <w:color w:val="000000" w:themeColor="text1"/>
        </w:rPr>
        <w:t xml:space="preserve">a </w:t>
      </w:r>
      <w:r w:rsidR="00E0674F">
        <w:rPr>
          <w:color w:val="000000" w:themeColor="text1"/>
        </w:rPr>
        <w:t>1-cm window</w:t>
      </w:r>
      <w:r w:rsidR="002C34DF">
        <w:rPr>
          <w:color w:val="000000" w:themeColor="text1"/>
        </w:rPr>
        <w:t>,</w:t>
      </w:r>
      <w:r w:rsidR="00966F26">
        <w:rPr>
          <w:color w:val="000000" w:themeColor="text1"/>
        </w:rPr>
        <w:t xml:space="preserve"> as shown in </w:t>
      </w:r>
      <w:r w:rsidR="00966F26">
        <w:rPr>
          <w:color w:val="000000" w:themeColor="text1"/>
        </w:rPr>
        <w:fldChar w:fldCharType="begin"/>
      </w:r>
      <w:r w:rsidR="00966F26">
        <w:rPr>
          <w:color w:val="000000" w:themeColor="text1"/>
        </w:rPr>
        <w:instrText xml:space="preserve"> REF _Ref67247804 \h </w:instrText>
      </w:r>
      <w:r w:rsidR="00966F26">
        <w:rPr>
          <w:color w:val="000000" w:themeColor="text1"/>
        </w:rPr>
      </w:r>
      <w:r w:rsidR="00966F26">
        <w:rPr>
          <w:color w:val="000000" w:themeColor="text1"/>
        </w:rPr>
        <w:fldChar w:fldCharType="separate"/>
      </w:r>
      <w:r w:rsidR="00966F26">
        <w:t xml:space="preserve">Fig. </w:t>
      </w:r>
      <w:r w:rsidR="00966F26">
        <w:rPr>
          <w:noProof/>
        </w:rPr>
        <w:t>5</w:t>
      </w:r>
      <w:r w:rsidR="00966F26">
        <w:rPr>
          <w:color w:val="000000" w:themeColor="text1"/>
        </w:rPr>
        <w:fldChar w:fldCharType="end"/>
      </w:r>
      <w:r w:rsidR="00966F26">
        <w:rPr>
          <w:color w:val="000000" w:themeColor="text1"/>
        </w:rPr>
        <w:t xml:space="preserve"> (left)</w:t>
      </w:r>
      <w:r w:rsidR="00E0674F">
        <w:rPr>
          <w:color w:val="000000" w:themeColor="text1"/>
        </w:rPr>
        <w:t xml:space="preserve">. </w:t>
      </w:r>
      <w:r w:rsidR="00966F26">
        <w:rPr>
          <w:color w:val="000000" w:themeColor="text1"/>
        </w:rPr>
        <w:t xml:space="preserve">First, </w:t>
      </w:r>
      <w:r w:rsidR="00D56440">
        <w:rPr>
          <w:color w:val="000000" w:themeColor="text1"/>
        </w:rPr>
        <w:t xml:space="preserve">we flow cesium aqueous </w:t>
      </w:r>
      <w:r w:rsidR="00D86CDA">
        <w:rPr>
          <w:color w:val="000000" w:themeColor="text1"/>
        </w:rPr>
        <w:t>into</w:t>
      </w:r>
      <w:r w:rsidR="00D56440">
        <w:rPr>
          <w:color w:val="000000" w:themeColor="text1"/>
        </w:rPr>
        <w:t xml:space="preserve"> the soil and measure the initial distribution (</w:t>
      </w:r>
      <w:r w:rsidR="00D86CDA">
        <w:rPr>
          <w:color w:val="000000" w:themeColor="text1"/>
        </w:rPr>
        <w:t xml:space="preserve">the blue line in </w:t>
      </w:r>
      <w:r w:rsidR="00D86CDA">
        <w:rPr>
          <w:color w:val="000000" w:themeColor="text1"/>
        </w:rPr>
        <w:fldChar w:fldCharType="begin"/>
      </w:r>
      <w:r w:rsidR="00D86CDA">
        <w:rPr>
          <w:color w:val="000000" w:themeColor="text1"/>
        </w:rPr>
        <w:instrText xml:space="preserve"> REF _Ref67247804 \h </w:instrText>
      </w:r>
      <w:r w:rsidR="00D86CDA">
        <w:rPr>
          <w:color w:val="000000" w:themeColor="text1"/>
        </w:rPr>
      </w:r>
      <w:r w:rsidR="00D86CDA">
        <w:rPr>
          <w:color w:val="000000" w:themeColor="text1"/>
        </w:rPr>
        <w:fldChar w:fldCharType="separate"/>
      </w:r>
      <w:r w:rsidR="00D86CDA">
        <w:t xml:space="preserve">Fig. </w:t>
      </w:r>
      <w:r w:rsidR="00D86CDA">
        <w:rPr>
          <w:noProof/>
        </w:rPr>
        <w:t>5</w:t>
      </w:r>
      <w:r w:rsidR="00D86CDA">
        <w:rPr>
          <w:color w:val="000000" w:themeColor="text1"/>
        </w:rPr>
        <w:fldChar w:fldCharType="end"/>
      </w:r>
      <w:r w:rsidR="00D86CDA">
        <w:rPr>
          <w:color w:val="000000" w:themeColor="text1"/>
        </w:rPr>
        <w:t xml:space="preserve"> (right)).</w:t>
      </w:r>
      <w:r w:rsidR="00D56440">
        <w:rPr>
          <w:color w:val="000000" w:themeColor="text1"/>
        </w:rPr>
        <w:t xml:space="preserve"> </w:t>
      </w:r>
      <w:r w:rsidR="00D86CDA">
        <w:rPr>
          <w:color w:val="000000" w:themeColor="text1"/>
        </w:rPr>
        <w:t>After 8-h</w:t>
      </w:r>
      <w:r w:rsidR="0057314F">
        <w:rPr>
          <w:color w:val="000000" w:themeColor="text1"/>
        </w:rPr>
        <w:t xml:space="preserve"> adsorption time</w:t>
      </w:r>
      <w:r w:rsidR="000A0D23">
        <w:rPr>
          <w:color w:val="000000" w:themeColor="text1"/>
        </w:rPr>
        <w:t>,</w:t>
      </w:r>
      <w:r w:rsidR="0057314F">
        <w:rPr>
          <w:color w:val="000000" w:themeColor="text1"/>
        </w:rPr>
        <w:t xml:space="preserve"> </w:t>
      </w:r>
      <w:r w:rsidR="00AC231C">
        <w:rPr>
          <w:color w:val="000000" w:themeColor="text1"/>
        </w:rPr>
        <w:t xml:space="preserve">distilled water was flowed to remove free cesium. </w:t>
      </w:r>
      <w:r w:rsidR="00B90E51">
        <w:rPr>
          <w:color w:val="000000" w:themeColor="text1"/>
        </w:rPr>
        <w:t xml:space="preserve">Finally, adsorbed distribution was measured </w:t>
      </w:r>
      <w:r w:rsidR="00196AC5">
        <w:rPr>
          <w:color w:val="000000" w:themeColor="text1"/>
        </w:rPr>
        <w:t xml:space="preserve">as shown in the red line </w:t>
      </w:r>
      <w:r w:rsidR="00F516E2">
        <w:rPr>
          <w:color w:val="000000" w:themeColor="text1"/>
        </w:rPr>
        <w:t>in</w:t>
      </w:r>
      <w:r w:rsidR="00196AC5">
        <w:rPr>
          <w:color w:val="000000" w:themeColor="text1"/>
        </w:rPr>
        <w:t xml:space="preserve"> </w:t>
      </w:r>
      <w:r w:rsidR="00196AC5">
        <w:rPr>
          <w:color w:val="000000" w:themeColor="text1"/>
        </w:rPr>
        <w:fldChar w:fldCharType="begin"/>
      </w:r>
      <w:r w:rsidR="00196AC5">
        <w:rPr>
          <w:color w:val="000000" w:themeColor="text1"/>
        </w:rPr>
        <w:instrText xml:space="preserve"> REF _Ref67247804 \h </w:instrText>
      </w:r>
      <w:r w:rsidR="00196AC5">
        <w:rPr>
          <w:color w:val="000000" w:themeColor="text1"/>
        </w:rPr>
      </w:r>
      <w:r w:rsidR="00196AC5">
        <w:rPr>
          <w:color w:val="000000" w:themeColor="text1"/>
        </w:rPr>
        <w:fldChar w:fldCharType="separate"/>
      </w:r>
      <w:r w:rsidR="00196AC5">
        <w:t xml:space="preserve">Fig. </w:t>
      </w:r>
      <w:r w:rsidR="00196AC5">
        <w:rPr>
          <w:noProof/>
        </w:rPr>
        <w:t>5</w:t>
      </w:r>
      <w:r w:rsidR="00196AC5">
        <w:rPr>
          <w:color w:val="000000" w:themeColor="text1"/>
        </w:rPr>
        <w:fldChar w:fldCharType="end"/>
      </w:r>
      <w:r w:rsidR="00F516E2">
        <w:rPr>
          <w:color w:val="000000" w:themeColor="text1"/>
        </w:rPr>
        <w:t xml:space="preserve"> (right)</w:t>
      </w:r>
      <w:r w:rsidR="00104BBC">
        <w:rPr>
          <w:color w:val="000000" w:themeColor="text1"/>
        </w:rPr>
        <w:t xml:space="preserve">. </w:t>
      </w:r>
      <w:r w:rsidR="00263F89" w:rsidRPr="00F224B1">
        <w:rPr>
          <w:color w:val="000000" w:themeColor="text1"/>
        </w:rPr>
        <w:t xml:space="preserve">We found </w:t>
      </w:r>
      <w:r w:rsidR="00E47E22">
        <w:rPr>
          <w:color w:val="000000" w:themeColor="text1"/>
        </w:rPr>
        <w:t xml:space="preserve">almost </w:t>
      </w:r>
      <w:proofErr w:type="gramStart"/>
      <w:r w:rsidR="00E47E22">
        <w:rPr>
          <w:color w:val="000000" w:themeColor="text1"/>
        </w:rPr>
        <w:t>all of</w:t>
      </w:r>
      <w:proofErr w:type="gramEnd"/>
      <w:r w:rsidR="00E47E22">
        <w:rPr>
          <w:color w:val="000000" w:themeColor="text1"/>
        </w:rPr>
        <w:t xml:space="preserve"> </w:t>
      </w:r>
      <w:r w:rsidR="000A0D23">
        <w:rPr>
          <w:color w:val="000000" w:themeColor="text1"/>
        </w:rPr>
        <w:t xml:space="preserve">the </w:t>
      </w:r>
      <w:r w:rsidR="00E47E22">
        <w:rPr>
          <w:color w:val="000000" w:themeColor="text1"/>
        </w:rPr>
        <w:t xml:space="preserve">cesium is adsorbed in </w:t>
      </w:r>
      <w:r w:rsidR="00E47E22" w:rsidRPr="00F224B1">
        <w:rPr>
          <w:color w:val="000000" w:themeColor="text1"/>
        </w:rPr>
        <w:t xml:space="preserve">andosol </w:t>
      </w:r>
      <w:r w:rsidR="00E47E22">
        <w:rPr>
          <w:color w:val="000000" w:themeColor="text1"/>
        </w:rPr>
        <w:t xml:space="preserve">soil </w:t>
      </w:r>
      <w:r w:rsidR="00BD374D">
        <w:rPr>
          <w:color w:val="000000" w:themeColor="text1"/>
        </w:rPr>
        <w:t xml:space="preserve">in </w:t>
      </w:r>
      <w:r w:rsidR="000A0D23">
        <w:rPr>
          <w:color w:val="000000" w:themeColor="text1"/>
        </w:rPr>
        <w:t xml:space="preserve">a </w:t>
      </w:r>
      <w:r w:rsidR="00BD374D">
        <w:rPr>
          <w:color w:val="000000" w:themeColor="text1"/>
        </w:rPr>
        <w:t>short period, 8 hours. The property is well known</w:t>
      </w:r>
      <w:r w:rsidR="00F009FD">
        <w:rPr>
          <w:color w:val="000000" w:themeColor="text1"/>
        </w:rPr>
        <w:t>,</w:t>
      </w:r>
      <w:r w:rsidR="00BD374D">
        <w:rPr>
          <w:color w:val="000000" w:themeColor="text1"/>
        </w:rPr>
        <w:t xml:space="preserve"> </w:t>
      </w:r>
      <w:r w:rsidR="00261457">
        <w:rPr>
          <w:color w:val="000000" w:themeColor="text1"/>
        </w:rPr>
        <w:t xml:space="preserve">but we concluded </w:t>
      </w:r>
      <w:r w:rsidR="00263F89" w:rsidRPr="00F224B1">
        <w:rPr>
          <w:color w:val="000000" w:themeColor="text1"/>
        </w:rPr>
        <w:t xml:space="preserve">the produced </w:t>
      </w:r>
      <w:r w:rsidR="00263F89" w:rsidRPr="00F224B1">
        <w:rPr>
          <w:color w:val="000000" w:themeColor="text1"/>
          <w:vertAlign w:val="superscript"/>
        </w:rPr>
        <w:t>132</w:t>
      </w:r>
      <w:r w:rsidR="00263F89" w:rsidRPr="00F224B1">
        <w:rPr>
          <w:color w:val="000000" w:themeColor="text1"/>
        </w:rPr>
        <w:t>Cs tracer</w:t>
      </w:r>
      <w:r w:rsidR="00261457">
        <w:rPr>
          <w:color w:val="000000" w:themeColor="text1"/>
        </w:rPr>
        <w:t xml:space="preserve"> </w:t>
      </w:r>
      <w:r w:rsidR="00F009FD">
        <w:rPr>
          <w:color w:val="000000" w:themeColor="text1"/>
        </w:rPr>
        <w:t>could</w:t>
      </w:r>
      <w:r w:rsidR="00261457">
        <w:rPr>
          <w:color w:val="000000" w:themeColor="text1"/>
        </w:rPr>
        <w:t xml:space="preserve"> be an alternative </w:t>
      </w:r>
      <w:r w:rsidR="00C71CCA">
        <w:rPr>
          <w:color w:val="000000" w:themeColor="text1"/>
        </w:rPr>
        <w:t>to</w:t>
      </w:r>
      <w:r w:rsidR="00261457">
        <w:rPr>
          <w:color w:val="000000" w:themeColor="text1"/>
        </w:rPr>
        <w:t xml:space="preserve"> environment tracer </w:t>
      </w:r>
      <w:r w:rsidR="00261457" w:rsidRPr="00261457">
        <w:rPr>
          <w:color w:val="000000" w:themeColor="text1"/>
          <w:vertAlign w:val="superscript"/>
        </w:rPr>
        <w:t>137</w:t>
      </w:r>
      <w:r w:rsidR="00261457">
        <w:rPr>
          <w:color w:val="000000" w:themeColor="text1"/>
        </w:rPr>
        <w:t>Cs</w:t>
      </w:r>
      <w:r w:rsidR="00263F89" w:rsidRPr="00F224B1">
        <w:rPr>
          <w:color w:val="000000" w:themeColor="text1"/>
        </w:rPr>
        <w:t>.</w:t>
      </w:r>
    </w:p>
    <w:p w14:paraId="7EB543A7" w14:textId="0AF14C31" w:rsidR="00813AB4" w:rsidRDefault="00813AB4" w:rsidP="00813AB4">
      <w:pPr>
        <w:ind w:firstLineChars="0" w:firstLine="0"/>
        <w:rPr>
          <w:color w:val="000000" w:themeColor="text1"/>
        </w:rPr>
      </w:pPr>
    </w:p>
    <w:p w14:paraId="4D2FEE63" w14:textId="48E7F22E" w:rsidR="00506FC0" w:rsidRDefault="00B86B9F" w:rsidP="00506FC0">
      <w:pPr>
        <w:keepNext/>
        <w:ind w:firstLineChars="0" w:firstLine="0"/>
        <w:jc w:val="center"/>
      </w:pPr>
      <w:r w:rsidRPr="00B86B9F">
        <w:rPr>
          <w:noProof/>
        </w:rPr>
        <w:drawing>
          <wp:inline distT="0" distB="0" distL="0" distR="0" wp14:anchorId="0542AF73" wp14:editId="133484C1">
            <wp:extent cx="4794422" cy="2105951"/>
            <wp:effectExtent l="0" t="0" r="0" b="0"/>
            <wp:docPr id="6" name="図 6" descr="メーター, カラフル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descr="メーター, カラフル が含まれている画像&#10;&#10;自動的に生成された説明"/>
                    <pic:cNvPicPr/>
                  </pic:nvPicPr>
                  <pic:blipFill>
                    <a:blip r:embed="rId18"/>
                    <a:stretch>
                      <a:fillRect/>
                    </a:stretch>
                  </pic:blipFill>
                  <pic:spPr>
                    <a:xfrm>
                      <a:off x="0" y="0"/>
                      <a:ext cx="4802904" cy="2109677"/>
                    </a:xfrm>
                    <a:prstGeom prst="rect">
                      <a:avLst/>
                    </a:prstGeom>
                  </pic:spPr>
                </pic:pic>
              </a:graphicData>
            </a:graphic>
          </wp:inline>
        </w:drawing>
      </w:r>
    </w:p>
    <w:p w14:paraId="6604A447" w14:textId="0C1238D4" w:rsidR="00813AB4" w:rsidRPr="007738B6" w:rsidRDefault="00506FC0" w:rsidP="00506FC0">
      <w:pPr>
        <w:pStyle w:val="aff1"/>
        <w:ind w:firstLine="434"/>
        <w:jc w:val="center"/>
        <w:rPr>
          <w:b w:val="0"/>
          <w:bCs w:val="0"/>
          <w:color w:val="000000" w:themeColor="text1"/>
        </w:rPr>
      </w:pPr>
      <w:bookmarkStart w:id="3" w:name="_Ref67247804"/>
      <w:r>
        <w:t xml:space="preserve">Fig. </w:t>
      </w:r>
      <w:r w:rsidR="00B317E9">
        <w:fldChar w:fldCharType="begin"/>
      </w:r>
      <w:r w:rsidR="00B317E9">
        <w:instrText xml:space="preserve"> SEQ Fig. \* ARABIC </w:instrText>
      </w:r>
      <w:r w:rsidR="00B317E9">
        <w:fldChar w:fldCharType="separate"/>
      </w:r>
      <w:r>
        <w:rPr>
          <w:noProof/>
        </w:rPr>
        <w:t>5</w:t>
      </w:r>
      <w:r w:rsidR="00B317E9">
        <w:rPr>
          <w:noProof/>
        </w:rPr>
        <w:fldChar w:fldCharType="end"/>
      </w:r>
      <w:bookmarkEnd w:id="3"/>
      <w:r>
        <w:t xml:space="preserve"> </w:t>
      </w:r>
      <w:r w:rsidR="00A0074F" w:rsidRPr="007738B6">
        <w:rPr>
          <w:b w:val="0"/>
          <w:bCs w:val="0"/>
        </w:rPr>
        <w:t>Setup</w:t>
      </w:r>
      <w:r w:rsidR="001E1FD8" w:rsidRPr="007738B6">
        <w:rPr>
          <w:b w:val="0"/>
          <w:bCs w:val="0"/>
        </w:rPr>
        <w:t xml:space="preserve"> of measurement of r</w:t>
      </w:r>
      <w:r w:rsidR="00A0074F" w:rsidRPr="007738B6">
        <w:rPr>
          <w:b w:val="0"/>
          <w:bCs w:val="0"/>
        </w:rPr>
        <w:t xml:space="preserve">adioactive cesium distribution </w:t>
      </w:r>
      <w:r w:rsidR="001E1FD8" w:rsidRPr="007738B6">
        <w:rPr>
          <w:b w:val="0"/>
          <w:bCs w:val="0"/>
        </w:rPr>
        <w:t xml:space="preserve">(left) and </w:t>
      </w:r>
      <w:r w:rsidR="007738B6" w:rsidRPr="007738B6">
        <w:rPr>
          <w:b w:val="0"/>
          <w:bCs w:val="0"/>
        </w:rPr>
        <w:t xml:space="preserve">its results. The blue line shows </w:t>
      </w:r>
      <w:r w:rsidR="004C0F2D">
        <w:rPr>
          <w:b w:val="0"/>
          <w:bCs w:val="0"/>
        </w:rPr>
        <w:t xml:space="preserve">the initial </w:t>
      </w:r>
      <w:r w:rsidR="00F009FD">
        <w:rPr>
          <w:b w:val="0"/>
          <w:bCs w:val="0"/>
        </w:rPr>
        <w:t>allocation</w:t>
      </w:r>
      <w:r w:rsidR="00261457">
        <w:rPr>
          <w:b w:val="0"/>
          <w:bCs w:val="0"/>
        </w:rPr>
        <w:t>,</w:t>
      </w:r>
      <w:r w:rsidR="004C0F2D">
        <w:rPr>
          <w:b w:val="0"/>
          <w:bCs w:val="0"/>
        </w:rPr>
        <w:t xml:space="preserve"> and the red line shows the distribution after water flow</w:t>
      </w:r>
      <w:r w:rsidR="00C621A3">
        <w:rPr>
          <w:b w:val="0"/>
          <w:bCs w:val="0"/>
        </w:rPr>
        <w:t xml:space="preserve"> with </w:t>
      </w:r>
      <w:r w:rsidR="00C71CCA">
        <w:rPr>
          <w:b w:val="0"/>
          <w:bCs w:val="0"/>
        </w:rPr>
        <w:t>an 8-hour</w:t>
      </w:r>
      <w:r w:rsidR="00C621A3">
        <w:rPr>
          <w:b w:val="0"/>
          <w:bCs w:val="0"/>
        </w:rPr>
        <w:t xml:space="preserve"> a</w:t>
      </w:r>
      <w:r w:rsidR="006A4B76">
        <w:rPr>
          <w:b w:val="0"/>
          <w:bCs w:val="0"/>
        </w:rPr>
        <w:t>d</w:t>
      </w:r>
      <w:r w:rsidR="00C621A3">
        <w:rPr>
          <w:b w:val="0"/>
          <w:bCs w:val="0"/>
        </w:rPr>
        <w:t>sorption time.</w:t>
      </w:r>
    </w:p>
    <w:p w14:paraId="2236FD55" w14:textId="77777777" w:rsidR="00813AB4" w:rsidRDefault="00813AB4" w:rsidP="00813AB4">
      <w:pPr>
        <w:ind w:firstLineChars="0" w:firstLine="0"/>
        <w:jc w:val="center"/>
        <w:rPr>
          <w:color w:val="000000" w:themeColor="text1"/>
        </w:rPr>
      </w:pPr>
    </w:p>
    <w:p w14:paraId="1594E392" w14:textId="77777777" w:rsidR="00635038" w:rsidRDefault="00635038" w:rsidP="00B42F34">
      <w:pPr>
        <w:ind w:firstLineChars="0" w:firstLine="0"/>
      </w:pPr>
    </w:p>
    <w:p w14:paraId="53A412EF" w14:textId="3B450901" w:rsidR="00635038" w:rsidRDefault="00782845" w:rsidP="007C3805">
      <w:pPr>
        <w:pStyle w:val="1"/>
      </w:pPr>
      <w:r>
        <w:rPr>
          <w:rFonts w:hint="eastAsia"/>
        </w:rPr>
        <w:t>S</w:t>
      </w:r>
      <w:r>
        <w:t xml:space="preserve">ystematic </w:t>
      </w:r>
      <w:r w:rsidR="00BE609C">
        <w:t>M</w:t>
      </w:r>
      <w:r>
        <w:t xml:space="preserve">easurement of </w:t>
      </w:r>
      <w:r w:rsidR="00BE609C">
        <w:t>D</w:t>
      </w:r>
      <w:r>
        <w:t xml:space="preserve">ouble-differential </w:t>
      </w:r>
      <w:r w:rsidR="00BE609C">
        <w:t>T</w:t>
      </w:r>
      <w:r>
        <w:t xml:space="preserve">hick-target </w:t>
      </w:r>
      <w:r w:rsidR="00BE609C">
        <w:t>N</w:t>
      </w:r>
      <w:r>
        <w:t xml:space="preserve">eutron </w:t>
      </w:r>
      <w:r w:rsidR="00BE609C">
        <w:t>Y</w:t>
      </w:r>
      <w:r>
        <w:t xml:space="preserve">ield </w:t>
      </w:r>
      <w:r w:rsidR="00715F1F">
        <w:t>of C(</w:t>
      </w:r>
      <w:proofErr w:type="spellStart"/>
      <w:proofErr w:type="gramStart"/>
      <w:r w:rsidR="00715F1F" w:rsidRPr="00DE4D8F">
        <w:rPr>
          <w:i/>
          <w:iCs/>
        </w:rPr>
        <w:t>d</w:t>
      </w:r>
      <w:r w:rsidR="00715F1F">
        <w:t>,</w:t>
      </w:r>
      <w:r w:rsidR="00715F1F" w:rsidRPr="00DE4D8F">
        <w:rPr>
          <w:i/>
          <w:iCs/>
        </w:rPr>
        <w:t>n</w:t>
      </w:r>
      <w:proofErr w:type="spellEnd"/>
      <w:proofErr w:type="gramEnd"/>
      <w:r w:rsidR="00715F1F">
        <w:t xml:space="preserve">) </w:t>
      </w:r>
      <w:r w:rsidR="00CA4A58">
        <w:t>reaction</w:t>
      </w:r>
    </w:p>
    <w:p w14:paraId="49B7B2A5" w14:textId="0E585103" w:rsidR="007C3805" w:rsidRDefault="007C3805" w:rsidP="00B42F34">
      <w:pPr>
        <w:ind w:firstLineChars="0" w:firstLine="0"/>
      </w:pPr>
    </w:p>
    <w:p w14:paraId="6D289297" w14:textId="3E66D07D" w:rsidR="00985C13" w:rsidRDefault="00985C13" w:rsidP="00B42F34">
      <w:pPr>
        <w:ind w:firstLineChars="0" w:firstLine="0"/>
      </w:pPr>
      <w:r>
        <w:t xml:space="preserve">   </w:t>
      </w:r>
      <w:r w:rsidR="00856B74">
        <w:t>The neutron generation by the C(</w:t>
      </w:r>
      <w:proofErr w:type="spellStart"/>
      <w:proofErr w:type="gramStart"/>
      <w:r w:rsidR="00856B74" w:rsidRPr="003F4F57">
        <w:rPr>
          <w:i/>
          <w:iCs/>
        </w:rPr>
        <w:t>d</w:t>
      </w:r>
      <w:r w:rsidR="00856B74">
        <w:t>,</w:t>
      </w:r>
      <w:r w:rsidR="00856B74" w:rsidRPr="003F4F57">
        <w:rPr>
          <w:i/>
          <w:iCs/>
        </w:rPr>
        <w:t>n</w:t>
      </w:r>
      <w:proofErr w:type="spellEnd"/>
      <w:proofErr w:type="gramEnd"/>
      <w:r w:rsidR="00856B74">
        <w:t>) reaction on a thick</w:t>
      </w:r>
      <w:r w:rsidR="003F4F57">
        <w:t xml:space="preserve"> target </w:t>
      </w:r>
      <w:r w:rsidR="0056252D">
        <w:t xml:space="preserve">is promising </w:t>
      </w:r>
      <w:r w:rsidR="00AE1608">
        <w:t xml:space="preserve">for </w:t>
      </w:r>
      <w:r w:rsidR="00982788">
        <w:t>radioisotope</w:t>
      </w:r>
      <w:r w:rsidR="00AE1608">
        <w:t xml:space="preserve"> production by accelerator-based neutron method</w:t>
      </w:r>
      <w:r w:rsidR="00982788">
        <w:t>. As</w:t>
      </w:r>
      <w:r w:rsidR="00E46FF2">
        <w:t xml:space="preserve"> mentioned above, </w:t>
      </w:r>
      <w:r w:rsidR="00982788">
        <w:t xml:space="preserve">an </w:t>
      </w:r>
      <w:r w:rsidR="00E46FF2">
        <w:t xml:space="preserve">intense neutron </w:t>
      </w:r>
      <w:r w:rsidR="00474D5E">
        <w:t xml:space="preserve">field is possible </w:t>
      </w:r>
      <w:r w:rsidR="00515053">
        <w:t>coincidently</w:t>
      </w:r>
      <w:r w:rsidR="00474D5E">
        <w:t xml:space="preserve"> w</w:t>
      </w:r>
      <w:r w:rsidR="00515053">
        <w:t xml:space="preserve">ith adjustment of </w:t>
      </w:r>
      <w:r w:rsidR="00E46FF2">
        <w:t>neutron energy distribution by incident deuteron energy</w:t>
      </w:r>
      <w:r w:rsidR="00515053">
        <w:t xml:space="preserve">. </w:t>
      </w:r>
      <w:r w:rsidR="00C41F4D">
        <w:t>For this application,</w:t>
      </w:r>
      <w:r w:rsidR="00345AD7">
        <w:t xml:space="preserve"> </w:t>
      </w:r>
      <w:r w:rsidR="00982788">
        <w:t xml:space="preserve">the </w:t>
      </w:r>
      <w:r w:rsidR="00345AD7">
        <w:t xml:space="preserve">thick-target neutron yield </w:t>
      </w:r>
      <w:r w:rsidR="009128C0">
        <w:t>of wide neutron emission angles (0-90degs) from 10 to 40-MeV incident deuterons</w:t>
      </w:r>
      <w:r w:rsidR="006E6E92">
        <w:t xml:space="preserve"> </w:t>
      </w:r>
      <w:r w:rsidR="00C71CCA">
        <w:t>is</w:t>
      </w:r>
      <w:r w:rsidR="006E6E92">
        <w:t xml:space="preserve"> necessary to estimate production amount and isotopic purity.</w:t>
      </w:r>
      <w:r w:rsidR="002708C7">
        <w:t xml:space="preserve"> However, the </w:t>
      </w:r>
      <w:r w:rsidR="0014341F">
        <w:lastRenderedPageBreak/>
        <w:t>nuclear dat</w:t>
      </w:r>
      <w:r w:rsidR="001F5879">
        <w:t>a has not been systematically measured</w:t>
      </w:r>
      <w:r w:rsidR="00C171C8">
        <w:t xml:space="preserve"> by a single facility with </w:t>
      </w:r>
      <w:r w:rsidR="00C71CCA">
        <w:t xml:space="preserve">the </w:t>
      </w:r>
      <w:r w:rsidR="00C171C8">
        <w:t>same irradiation conditions</w:t>
      </w:r>
      <w:r w:rsidR="001F5879">
        <w:t xml:space="preserve">. </w:t>
      </w:r>
      <w:r w:rsidR="00CD656E">
        <w:t>To i</w:t>
      </w:r>
      <w:r w:rsidR="003B218D">
        <w:t>mpro</w:t>
      </w:r>
      <w:r w:rsidR="008C4308">
        <w:t xml:space="preserve">ve this situation, we have conducted </w:t>
      </w:r>
      <w:r w:rsidR="00D47A65">
        <w:t xml:space="preserve">a series of double-differential thick-target neutron yield </w:t>
      </w:r>
      <w:r w:rsidR="00C71CCA">
        <w:t>measurements</w:t>
      </w:r>
      <w:r w:rsidR="00D47A65">
        <w:t xml:space="preserve"> for C(</w:t>
      </w:r>
      <w:proofErr w:type="spellStart"/>
      <w:proofErr w:type="gramStart"/>
      <w:r w:rsidR="00D47A65" w:rsidRPr="00217892">
        <w:rPr>
          <w:i/>
          <w:iCs/>
        </w:rPr>
        <w:t>d</w:t>
      </w:r>
      <w:r w:rsidR="00D47A65">
        <w:t>,</w:t>
      </w:r>
      <w:r w:rsidR="00D47A65" w:rsidRPr="00217892">
        <w:rPr>
          <w:i/>
          <w:iCs/>
        </w:rPr>
        <w:t>n</w:t>
      </w:r>
      <w:proofErr w:type="spellEnd"/>
      <w:proofErr w:type="gramEnd"/>
      <w:r w:rsidR="00D47A65">
        <w:t xml:space="preserve">) reaction </w:t>
      </w:r>
      <w:r w:rsidR="00A42D87">
        <w:t xml:space="preserve">at </w:t>
      </w:r>
      <w:r w:rsidR="00BC7D70">
        <w:t>12, 20</w:t>
      </w:r>
      <w:r w:rsidR="00C71CCA">
        <w:t>,</w:t>
      </w:r>
      <w:r w:rsidR="00BC7D70">
        <w:t xml:space="preserve"> and 30 MeV deuterons</w:t>
      </w:r>
      <w:r w:rsidR="00217892">
        <w:t xml:space="preserve"> </w:t>
      </w:r>
      <w:r w:rsidR="00C4062E">
        <w:t xml:space="preserve">for neutron emission angles </w:t>
      </w:r>
      <w:r w:rsidR="00477CC3">
        <w:t>0, 10, 20, 30, and 45 deg</w:t>
      </w:r>
      <w:r w:rsidR="00C71CCA">
        <w:t>ree</w:t>
      </w:r>
      <w:r w:rsidR="00477CC3">
        <w:t xml:space="preserve">s </w:t>
      </w:r>
      <w:r w:rsidR="00217892">
        <w:t>at Tandem accelerator facility of JAEA</w:t>
      </w:r>
      <w:r w:rsidR="00BC7D70">
        <w:t>.</w:t>
      </w:r>
      <w:r w:rsidR="005263FF">
        <w:t xml:space="preserve"> The experimental results are compared with </w:t>
      </w:r>
      <w:r w:rsidR="00825601">
        <w:t xml:space="preserve">close deuteron energy and neutron emission angles. </w:t>
      </w:r>
      <w:r w:rsidR="00A11C18">
        <w:t xml:space="preserve">See </w:t>
      </w:r>
      <w:r w:rsidR="00C06D92">
        <w:t xml:space="preserve">Ref. </w:t>
      </w:r>
      <w:r w:rsidR="00C06D92">
        <w:fldChar w:fldCharType="begin" w:fldLock="1"/>
      </w:r>
      <w:r w:rsidR="004C2667">
        <w:instrText>ADDIN CSL_CITATION {"citationItems":[{"id":"ITEM-1","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1","issue":"2","issued":{"date-parts":[["2021"]]},"page":"252-258","publisher":"Taylor &amp; Francis","title":"Measurement of double-differential thick-target neutron yields of the C(d,n) reaction at 12, 20, and 30 MeV","type":"article-journal","volume":"58"},"uris":["http://www.mendeley.com/documents/?uuid=d2b1693a-c1f4-4027-b346-6a89755e0743"]}],"mendeley":{"formattedCitation":"[10]","plainTextFormattedCitation":"[10]","previouslyFormattedCitation":"[10]"},"properties":{"noteIndex":0},"schema":"https://github.com/citation-style-language/schema/raw/master/csl-citation.json"}</w:instrText>
      </w:r>
      <w:r w:rsidR="00C06D92">
        <w:fldChar w:fldCharType="separate"/>
      </w:r>
      <w:r w:rsidR="00C06D92" w:rsidRPr="00C06D92">
        <w:rPr>
          <w:noProof/>
        </w:rPr>
        <w:t>[10]</w:t>
      </w:r>
      <w:r w:rsidR="00C06D92">
        <w:fldChar w:fldCharType="end"/>
      </w:r>
      <w:r w:rsidR="00C06D92">
        <w:t xml:space="preserve"> for the results and </w:t>
      </w:r>
      <w:r w:rsidR="00697413">
        <w:t xml:space="preserve">details. </w:t>
      </w:r>
    </w:p>
    <w:p w14:paraId="4A7D9EFF" w14:textId="345484E2" w:rsidR="007C3805" w:rsidRPr="00BE609C" w:rsidRDefault="007C3805" w:rsidP="00B42F34">
      <w:pPr>
        <w:ind w:firstLineChars="0" w:firstLine="0"/>
      </w:pPr>
    </w:p>
    <w:p w14:paraId="297AB229" w14:textId="1962F5C6" w:rsidR="007C3805" w:rsidRDefault="007C3805" w:rsidP="007C3805">
      <w:pPr>
        <w:pStyle w:val="1"/>
      </w:pPr>
      <w:r>
        <w:t>Summary</w:t>
      </w:r>
    </w:p>
    <w:p w14:paraId="047B6F8B" w14:textId="3049AC29" w:rsidR="007C3805" w:rsidRDefault="005B3A13" w:rsidP="00CB60B3">
      <w:pPr>
        <w:ind w:firstLineChars="150" w:firstLine="324"/>
      </w:pPr>
      <w:r>
        <w:t xml:space="preserve">We have </w:t>
      </w:r>
      <w:r w:rsidR="002540B1">
        <w:t>proposed new radioisotopes</w:t>
      </w:r>
      <w:r w:rsidR="00530872">
        <w:t xml:space="preserve"> (RIs)</w:t>
      </w:r>
      <w:r w:rsidR="002540B1">
        <w:t xml:space="preserve"> </w:t>
      </w:r>
      <w:r w:rsidR="00191384">
        <w:t>or new production routes possible</w:t>
      </w:r>
      <w:r w:rsidR="002540B1">
        <w:t xml:space="preserve"> by accelerator-based neutron method</w:t>
      </w:r>
      <w:r w:rsidR="00370BF3">
        <w:t>s</w:t>
      </w:r>
      <w:r w:rsidR="00191384">
        <w:t xml:space="preserve">. </w:t>
      </w:r>
      <w:r w:rsidR="00530872">
        <w:t xml:space="preserve">Experiments of RIs production </w:t>
      </w:r>
      <w:r w:rsidR="00370BF3">
        <w:t xml:space="preserve">to know production amounts and find appropriate chemical separation methods. </w:t>
      </w:r>
      <w:r w:rsidR="00C158C2">
        <w:t>Also</w:t>
      </w:r>
      <w:r w:rsidR="00370BF3">
        <w:t xml:space="preserve">, </w:t>
      </w:r>
      <w:r w:rsidR="00FC628D">
        <w:t xml:space="preserve">double-differential </w:t>
      </w:r>
      <w:r w:rsidR="008C6FF2">
        <w:t>thick-target neutron yield</w:t>
      </w:r>
      <w:r w:rsidR="00FC628D">
        <w:t>s</w:t>
      </w:r>
      <w:r w:rsidR="008C6FF2">
        <w:t xml:space="preserve"> </w:t>
      </w:r>
      <w:r w:rsidR="00FC628D">
        <w:t xml:space="preserve">(DDTTNYs) </w:t>
      </w:r>
      <w:r w:rsidR="008C6FF2">
        <w:t xml:space="preserve">of </w:t>
      </w:r>
      <w:r w:rsidR="00C158C2">
        <w:t xml:space="preserve">the </w:t>
      </w:r>
      <w:r w:rsidR="008C6FF2">
        <w:t xml:space="preserve">proposed route have been measured to estimate </w:t>
      </w:r>
      <w:r w:rsidR="00FC628D">
        <w:t>isotopic purity</w:t>
      </w:r>
      <w:r w:rsidR="008F05D7">
        <w:t>,</w:t>
      </w:r>
      <w:r w:rsidR="00FC628D">
        <w:t xml:space="preserve"> </w:t>
      </w:r>
      <w:r w:rsidR="00CB60B3">
        <w:t xml:space="preserve">including stable </w:t>
      </w:r>
      <w:r w:rsidR="00C158C2">
        <w:t>isotope</w:t>
      </w:r>
      <w:r w:rsidR="00CB60B3">
        <w:t xml:space="preserve"> byproducts.</w:t>
      </w:r>
    </w:p>
    <w:p w14:paraId="36B9CF06" w14:textId="70EE1BA8" w:rsidR="007C3805" w:rsidRDefault="009A0252" w:rsidP="00B42F34">
      <w:pPr>
        <w:ind w:firstLineChars="0" w:firstLine="0"/>
      </w:pPr>
      <w:r>
        <w:rPr>
          <w:rFonts w:hint="eastAsia"/>
        </w:rPr>
        <w:t xml:space="preserve"> </w:t>
      </w:r>
      <w:r>
        <w:t xml:space="preserve">  </w:t>
      </w:r>
      <w:r w:rsidR="00B63F92">
        <w:t>Furthermore, t</w:t>
      </w:r>
      <w:r>
        <w:t xml:space="preserve">he DDTTNYs </w:t>
      </w:r>
      <w:r w:rsidR="00B63F92">
        <w:t xml:space="preserve">have been systematically (in neutron emission angle and incident deuteron energy) </w:t>
      </w:r>
      <w:r w:rsidR="003C426E">
        <w:t xml:space="preserve">measured for storing nuclear data of </w:t>
      </w:r>
      <w:r w:rsidR="00C158C2">
        <w:t>deuteron-induced</w:t>
      </w:r>
      <w:r w:rsidR="003C426E">
        <w:t xml:space="preserve"> reactions. The experiments have been conducted at </w:t>
      </w:r>
      <w:r w:rsidR="007A515B">
        <w:t xml:space="preserve">Cyclotron and Radioisotope Center at Tohoku University and Tandem accelerator at Japan Atomic Energy Agency. </w:t>
      </w:r>
      <w:r w:rsidR="00B242B4">
        <w:t xml:space="preserve">At this moment, we conclude </w:t>
      </w:r>
      <w:r w:rsidR="008F05D7">
        <w:t xml:space="preserve">the </w:t>
      </w:r>
      <w:r w:rsidR="00B242B4">
        <w:t>DEURACS model</w:t>
      </w:r>
      <w:r w:rsidR="00FA046D">
        <w:t xml:space="preserve"> </w:t>
      </w:r>
      <w:r w:rsidR="00CF1B7A">
        <w:fldChar w:fldCharType="begin" w:fldLock="1"/>
      </w:r>
      <w:r w:rsidR="00CF1B7A">
        <w:instrText>ADDIN CSL_CITATION {"citationItems":[{"id":"ITEM-1","itemData":{"DOI":"10.1051/epjconf/201714612025","ISBN":"9782759890200","ISSN":"2100014X","abstract":"We have developed an integrated code system dedicated for theoretical analysis and prediction of deuteron-induced reactions, which is called DEUteron-induced Reaction Analysis Code System (DEURACS). DEURACS consists of several calculation codes based on theoretical models to describe respective reaction mechanisms and it was successfully applied to (d,xp) and (d,xn) reactions. In the present work, the analysis of (d,xn) reactions is extended to higher incident energy up to nearly 100 MeV and also DEURACS is applied to (d,xd) reactions at 80 and 100 MeV. The DEURACS calculations reproduce the experimental double-differential cross sections for the (d,xn) and (d,xd) reactions well.","author":[{"dropping-particle":"","family":"Nakayama","given":"Shinsuke","non-dropping-particle":"","parse-names":false,"suffix":""},{"dropping-particle":"","family":"Kouno","given":"Hiroshi","non-dropping-particle":"","parse-names":false,"suffix":""},{"dropping-particle":"","family":"Watanabe","given":"Yukinobu","non-dropping-particle":"","parse-names":false,"suffix":""},{"dropping-particle":"","family":"Iwamoto","given":"Osamu","non-dropping-particle":"","parse-names":false,"suffix":""},{"dropping-particle":"","family":"Ye","given":"Tao","non-dropping-particle":"","parse-names":false,"suffix":""},{"dropping-particle":"","family":"Ogata","given":"Kazuyuki","non-dropping-particle":"","parse-names":false,"suffix":""}],"container-title":"EPJ Web of Conferences","id":"ITEM-1","issued":{"date-parts":[["2017"]]},"page":"100-103","title":"Development of a code system DEURACS for theoretical analysis and prediction of deuteron-induced reactions","type":"article-journal","volume":"146"},"uris":["http://www.mendeley.com/documents/?uuid=ac589b45-96ab-451f-b6c0-bc610b27e1d6"]}],"mendeley":{"formattedCitation":"[18]","plainTextFormattedCitation":"[18]"},"properties":{"noteIndex":0},"schema":"https://github.com/citation-style-language/schema/raw/master/csl-citation.json"}</w:instrText>
      </w:r>
      <w:r w:rsidR="00CF1B7A">
        <w:fldChar w:fldCharType="separate"/>
      </w:r>
      <w:r w:rsidR="00CF1B7A" w:rsidRPr="00CF1B7A">
        <w:rPr>
          <w:noProof/>
        </w:rPr>
        <w:t>[18]</w:t>
      </w:r>
      <w:r w:rsidR="00CF1B7A">
        <w:fldChar w:fldCharType="end"/>
      </w:r>
      <w:r w:rsidR="00B242B4">
        <w:t xml:space="preserve"> </w:t>
      </w:r>
      <w:r w:rsidR="00B30EDD">
        <w:t>gives precise DDTTNYs for C(</w:t>
      </w:r>
      <w:proofErr w:type="spellStart"/>
      <w:r w:rsidR="00B30EDD" w:rsidRPr="00B30EDD">
        <w:rPr>
          <w:i/>
          <w:iCs/>
        </w:rPr>
        <w:t>d</w:t>
      </w:r>
      <w:r w:rsidR="00B30EDD">
        <w:t>,</w:t>
      </w:r>
      <w:r w:rsidR="00B30EDD" w:rsidRPr="00B30EDD">
        <w:rPr>
          <w:i/>
          <w:iCs/>
        </w:rPr>
        <w:t>n</w:t>
      </w:r>
      <w:proofErr w:type="spellEnd"/>
      <w:r w:rsidR="00B30EDD">
        <w:t xml:space="preserve">) reactions </w:t>
      </w:r>
      <w:r w:rsidR="0028727D">
        <w:t xml:space="preserve">in </w:t>
      </w:r>
      <w:r w:rsidR="00C158C2">
        <w:t xml:space="preserve">the </w:t>
      </w:r>
      <w:r w:rsidR="0028727D">
        <w:t>measured incident energy range from</w:t>
      </w:r>
      <w:r w:rsidR="00B30EDD">
        <w:t xml:space="preserve"> 12 to 35 MeV</w:t>
      </w:r>
      <w:r w:rsidR="008F05D7">
        <w:t>,</w:t>
      </w:r>
      <w:r w:rsidR="0028727D">
        <w:t xml:space="preserve"> especially</w:t>
      </w:r>
      <w:r w:rsidR="00B30EDD">
        <w:t xml:space="preserve"> at around 0 degrees. </w:t>
      </w:r>
    </w:p>
    <w:p w14:paraId="6A1E5214" w14:textId="67894EB3" w:rsidR="007C5D29" w:rsidRPr="00191384" w:rsidRDefault="007C5D29" w:rsidP="00B42F34">
      <w:pPr>
        <w:ind w:firstLineChars="0" w:firstLine="0"/>
      </w:pPr>
      <w:r>
        <w:rPr>
          <w:rFonts w:hint="eastAsia"/>
        </w:rPr>
        <w:t xml:space="preserve"> </w:t>
      </w:r>
      <w:r>
        <w:t xml:space="preserve">  </w:t>
      </w:r>
      <w:r w:rsidR="00785118">
        <w:t>The</w:t>
      </w:r>
      <w:r w:rsidR="00DC76F3">
        <w:t xml:space="preserve"> effort to find </w:t>
      </w:r>
      <w:r w:rsidR="00EE41C5">
        <w:t>the new route or RIs will be continued</w:t>
      </w:r>
      <w:r w:rsidR="00785118">
        <w:t xml:space="preserve"> in the future</w:t>
      </w:r>
      <w:r w:rsidR="00EE41C5">
        <w:t xml:space="preserve">. Moreover, </w:t>
      </w:r>
      <w:r>
        <w:t xml:space="preserve">we will analyze nuclear data uncertainty contributions in </w:t>
      </w:r>
      <w:r w:rsidR="00C158C2">
        <w:t xml:space="preserve">the </w:t>
      </w:r>
      <w:r>
        <w:t xml:space="preserve">unfolding process </w:t>
      </w:r>
      <w:r w:rsidR="00DC76F3">
        <w:t xml:space="preserve">by random sampling method using covariance </w:t>
      </w:r>
      <w:r w:rsidR="009530FA">
        <w:t xml:space="preserve">for worthful nuclear data measurement. </w:t>
      </w:r>
    </w:p>
    <w:p w14:paraId="0D6E7915" w14:textId="77777777" w:rsidR="007C3805" w:rsidRDefault="007C3805" w:rsidP="00B42F34">
      <w:pPr>
        <w:ind w:firstLineChars="0" w:firstLine="0"/>
      </w:pPr>
    </w:p>
    <w:p w14:paraId="1AA339E6" w14:textId="1F5F5A09" w:rsidR="00E55F7B" w:rsidRPr="003D36BB" w:rsidRDefault="00E55F7B" w:rsidP="00AA630B">
      <w:pPr>
        <w:ind w:firstLine="432"/>
      </w:pPr>
    </w:p>
    <w:p w14:paraId="14884A35" w14:textId="10C81871" w:rsidR="009A79BA" w:rsidRDefault="009A79BA" w:rsidP="00265476">
      <w:pPr>
        <w:ind w:firstLine="432"/>
      </w:pPr>
      <w:r w:rsidRPr="00265476">
        <w:t>References</w:t>
      </w:r>
    </w:p>
    <w:p w14:paraId="7903EEB7" w14:textId="1C41FA64" w:rsidR="00CF1B7A" w:rsidRPr="00CF1B7A" w:rsidRDefault="00EB7E9E" w:rsidP="00CF1B7A">
      <w:pPr>
        <w:autoSpaceDE w:val="0"/>
        <w:autoSpaceDN w:val="0"/>
        <w:adjustRightInd w:val="0"/>
        <w:ind w:left="640" w:firstLine="432"/>
        <w:jc w:val="left"/>
        <w:rPr>
          <w:noProof/>
          <w:sz w:val="20"/>
        </w:rPr>
      </w:pPr>
      <w:r>
        <w:fldChar w:fldCharType="begin" w:fldLock="1"/>
      </w:r>
      <w:r>
        <w:instrText xml:space="preserve">ADDIN Mendeley Bibliography CSL_BIBLIOGRAPHY </w:instrText>
      </w:r>
      <w:r>
        <w:fldChar w:fldCharType="separate"/>
      </w:r>
      <w:r w:rsidR="00CF1B7A" w:rsidRPr="00CF1B7A">
        <w:rPr>
          <w:noProof/>
          <w:sz w:val="20"/>
        </w:rPr>
        <w:t xml:space="preserve">[1] </w:t>
      </w:r>
      <w:r w:rsidR="00CF1B7A" w:rsidRPr="00CF1B7A">
        <w:rPr>
          <w:noProof/>
          <w:sz w:val="20"/>
        </w:rPr>
        <w:tab/>
        <w:t>Nagai Y, Hatsukawa Y. Production of 99Mo for nuclear medicine by 100Mo(n, 2n) 99Mo. J Phys Soc Japan. 2009;78:12–15.</w:t>
      </w:r>
    </w:p>
    <w:p w14:paraId="26E9D8A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2] </w:t>
      </w:r>
      <w:r w:rsidRPr="00CF1B7A">
        <w:rPr>
          <w:noProof/>
          <w:sz w:val="20"/>
        </w:rPr>
        <w:tab/>
        <w:t>Nagai Y, Hatsukawa Y, Kin T, et al. Successful labeling of 99mTc-MDP using 99mTc separated from 99Mo produced by 100Mo(n,2n)99Mo. J Phys Soc Japan. 2011;80:4–7.</w:t>
      </w:r>
    </w:p>
    <w:p w14:paraId="7428F6A6"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3] </w:t>
      </w:r>
      <w:r w:rsidRPr="00CF1B7A">
        <w:rPr>
          <w:noProof/>
          <w:sz w:val="20"/>
        </w:rPr>
        <w:tab/>
        <w:t>Kin T, Nagai Y, Iwamoto N, et al. New production routes for medical isotopes 64Cu and 67Cu using accelerator neutrons. J Phys Soc Japan. 2013;82:1–8.</w:t>
      </w:r>
    </w:p>
    <w:p w14:paraId="628B2DC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4] </w:t>
      </w:r>
      <w:r w:rsidRPr="00CF1B7A">
        <w:rPr>
          <w:noProof/>
          <w:sz w:val="20"/>
        </w:rPr>
        <w:tab/>
        <w:t>Nagai Y, Hashimoto K, Hatsukawa Y, et al. Generation of radioisotopes with accelerator neutrons by deuterons. J Phys Soc Japan. 2013;82:1–7.</w:t>
      </w:r>
    </w:p>
    <w:p w14:paraId="1068CFBE"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5] </w:t>
      </w:r>
      <w:r w:rsidRPr="00CF1B7A">
        <w:rPr>
          <w:noProof/>
          <w:sz w:val="20"/>
        </w:rPr>
        <w:tab/>
        <w:t>Araki S, Watanabe Y, Kitajima M, et al. Systematic measurement of double-differential neutron production cross sections for deuteron-induced reactions at an incident energy of 102 MeV. Nucl Instruments Methods Phys Res Sect A Accel Spectrometers, Detect Assoc Equip [Internet]. 2017;842:62–70. Available from: http://dx.doi.org/10.1016/j.nima.2016.10.043.</w:t>
      </w:r>
    </w:p>
    <w:p w14:paraId="1FF65D54"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6] </w:t>
      </w:r>
      <w:r w:rsidRPr="00CF1B7A">
        <w:rPr>
          <w:noProof/>
          <w:sz w:val="20"/>
        </w:rPr>
        <w:tab/>
        <w:t>Nakayama S, Kouno H, Watanabe Y, et al. Theoretical model analysis of $(d,xn)$ reactions on $^{9}\mathrm{Be}$ and $^{12}\mathrm{C}$ at incident energies up to 50 MeV. Phys Rev C [Internet]. 2016;94:14618. Available from: https://link.aps.org/doi/10.1103/PhysRevC.94.014618.</w:t>
      </w:r>
    </w:p>
    <w:p w14:paraId="496726E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7] </w:t>
      </w:r>
      <w:r w:rsidRPr="00CF1B7A">
        <w:rPr>
          <w:noProof/>
          <w:sz w:val="20"/>
        </w:rPr>
        <w:tab/>
        <w:t>Kin T, Sanzen Y, Kamida M, et al. Production of 92Y via the 92Zr(n, p) reaction using the C(d, n) accelerator neutron source. EPJ Web Conf. 2017;146:0–3.</w:t>
      </w:r>
    </w:p>
    <w:p w14:paraId="154D098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8] </w:t>
      </w:r>
      <w:r w:rsidRPr="00CF1B7A">
        <w:rPr>
          <w:noProof/>
          <w:sz w:val="20"/>
        </w:rPr>
        <w:tab/>
        <w:t xml:space="preserve">Kin T, Kawagoe T, Araki S, et al. Production of high-purity medical radio isotope 64Cu with accelerator-based neutrons generated with 9 and 12 MeV deuterons. J Nucl Sci Technol </w:t>
      </w:r>
      <w:r w:rsidRPr="00CF1B7A">
        <w:rPr>
          <w:noProof/>
          <w:sz w:val="20"/>
        </w:rPr>
        <w:lastRenderedPageBreak/>
        <w:t>[Internet]. 2017;54:1123–1130. Available from: http://dx.doi.org/10.1080/00223131.2017.1344585.</w:t>
      </w:r>
    </w:p>
    <w:p w14:paraId="47740338"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9] </w:t>
      </w:r>
      <w:r w:rsidRPr="00CF1B7A">
        <w:rPr>
          <w:noProof/>
          <w:sz w:val="20"/>
        </w:rPr>
        <w:tab/>
        <w:t>Watanabe Y, Kin T, Araki S, et al. Deuteron nuclear data for the design of accelerator-based neutron sources: Measurement, model analysis, evaluation, and application. EPJ Web Conf. 2017.</w:t>
      </w:r>
    </w:p>
    <w:p w14:paraId="48AC607F"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0] </w:t>
      </w:r>
      <w:r w:rsidRPr="00CF1B7A">
        <w:rPr>
          <w:noProof/>
          <w:sz w:val="20"/>
        </w:rPr>
        <w:tab/>
        <w:t>Patwary MKA, Kin T, Aoki K, et al. Measurement of double-differential thick-target neutron yields of the C(d,n) reaction at 12, 20, and 30 MeV. J Nucl Sci Technol [Internet]. 2021;58:252–258. Available from: https://doi.org/10.1080/00223131.2020.1819908.</w:t>
      </w:r>
    </w:p>
    <w:p w14:paraId="17FECA38"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1] </w:t>
      </w:r>
      <w:r w:rsidRPr="00CF1B7A">
        <w:rPr>
          <w:noProof/>
          <w:sz w:val="20"/>
        </w:rPr>
        <w:tab/>
        <w:t>Patwary MKA, Kin T, Araki N, et al. Feasibility study of radioisotope</w:t>
      </w:r>
      <w:r w:rsidRPr="00CF1B7A">
        <w:rPr>
          <w:noProof/>
          <w:sz w:val="20"/>
          <w:vertAlign w:val="superscript"/>
        </w:rPr>
        <w:t>132</w:t>
      </w:r>
      <w:r w:rsidRPr="00CF1B7A">
        <w:rPr>
          <w:noProof/>
          <w:sz w:val="20"/>
        </w:rPr>
        <w:t>Cs production using accelerator-based neutrons. Evergreen. 2019;6.</w:t>
      </w:r>
    </w:p>
    <w:p w14:paraId="24A0974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2] </w:t>
      </w:r>
      <w:r w:rsidRPr="00CF1B7A">
        <w:rPr>
          <w:noProof/>
          <w:sz w:val="20"/>
        </w:rPr>
        <w:tab/>
        <w:t>Kin T, Araki N, Patwary MKA, et al.  Production method of environmental tracer 132 Cs by accelerator-based neutron . EPJ Web Conf. 2020;239:20002.</w:t>
      </w:r>
    </w:p>
    <w:p w14:paraId="3FD7EC23"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3] </w:t>
      </w:r>
      <w:r w:rsidRPr="00CF1B7A">
        <w:rPr>
          <w:noProof/>
          <w:sz w:val="20"/>
        </w:rPr>
        <w:tab/>
        <w:t>Aoki K, Kin T, Patwary MKA, et al. Development of MC-based uncertainty estimation technique of unfolded neutron spectrum by multiple-foil activation method. EPJ Web Conf. 2020;239:01021.</w:t>
      </w:r>
    </w:p>
    <w:p w14:paraId="598ACBC9"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4] </w:t>
      </w:r>
      <w:r w:rsidRPr="00CF1B7A">
        <w:rPr>
          <w:noProof/>
          <w:sz w:val="20"/>
        </w:rPr>
        <w:tab/>
        <w:t>Rösch F, Qaim SM, Stöcklin G. Production of the positron emitting radioisotope 86Y for nuclear medical application. Appl Radiat Isot. 1993;44:677–681.</w:t>
      </w:r>
    </w:p>
    <w:p w14:paraId="3CB8CC64"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5] </w:t>
      </w:r>
      <w:r w:rsidRPr="00CF1B7A">
        <w:rPr>
          <w:noProof/>
          <w:sz w:val="20"/>
        </w:rPr>
        <w:tab/>
        <w:t>Nagai Y, Iwamoto O, Iwamoto N, et al. Production of an isomeric state of 90Y by fast neutrons for nuclear diagnostics. J Phys Soc Japan. 2009;78:113201.</w:t>
      </w:r>
    </w:p>
    <w:p w14:paraId="1885E129"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6] </w:t>
      </w:r>
      <w:r w:rsidRPr="00CF1B7A">
        <w:rPr>
          <w:noProof/>
          <w:sz w:val="20"/>
        </w:rPr>
        <w:tab/>
        <w:t>Shibata K, Iwamoto O, Nakagawa T, et al. JENDL-4.0: A new library for nuclear science and engineering. J Nucl Sci Technol. 2011;48:1–30.</w:t>
      </w:r>
    </w:p>
    <w:p w14:paraId="631BAAA6"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7] </w:t>
      </w:r>
      <w:r w:rsidRPr="00CF1B7A">
        <w:rPr>
          <w:noProof/>
          <w:sz w:val="20"/>
        </w:rPr>
        <w:tab/>
        <w:t>Matzke M. Unfolding of Pulse Height Spectra: The HEPRO Program System. Rep PTB-MN-19. 1994;</w:t>
      </w:r>
    </w:p>
    <w:p w14:paraId="376E8A7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8] </w:t>
      </w:r>
      <w:r w:rsidRPr="00CF1B7A">
        <w:rPr>
          <w:noProof/>
          <w:sz w:val="20"/>
        </w:rPr>
        <w:tab/>
        <w:t>Nakayama S, Kouno H, Watanabe Y, et al. Development of a code system DEURACS for theoretical analysis and prediction of deuteron-induced reactions. EPJ Web Conf. 2017;146:100–103.</w:t>
      </w:r>
    </w:p>
    <w:p w14:paraId="7FA498E5" w14:textId="26C2706A" w:rsidR="00265476" w:rsidRPr="004F0CFF" w:rsidRDefault="00EB7E9E" w:rsidP="00CF1B7A">
      <w:pPr>
        <w:autoSpaceDE w:val="0"/>
        <w:autoSpaceDN w:val="0"/>
        <w:adjustRightInd w:val="0"/>
        <w:ind w:left="640" w:firstLine="432"/>
        <w:jc w:val="left"/>
      </w:pPr>
      <w:r>
        <w:fldChar w:fldCharType="end"/>
      </w:r>
    </w:p>
    <w:p w14:paraId="4F7419A4" w14:textId="0DB3F4AB" w:rsidR="00977FC3" w:rsidRDefault="00977FC3" w:rsidP="00AA630B">
      <w:pPr>
        <w:ind w:firstLine="432"/>
      </w:pPr>
      <w:r>
        <w:br w:type="page"/>
      </w:r>
    </w:p>
    <w:p w14:paraId="4BBE0E13" w14:textId="552ED375" w:rsidR="00977FC3" w:rsidRDefault="00977FC3" w:rsidP="00AA630B">
      <w:pPr>
        <w:ind w:firstLine="432"/>
      </w:pPr>
    </w:p>
    <w:p w14:paraId="22D131FF" w14:textId="60E7A272" w:rsidR="00977FC3" w:rsidRPr="00977FC3" w:rsidRDefault="00977FC3" w:rsidP="00AA630B">
      <w:pPr>
        <w:ind w:firstLine="432"/>
      </w:pPr>
      <w:r>
        <w:rPr>
          <w:rFonts w:hint="eastAsia"/>
        </w:rPr>
        <w:t>J</w:t>
      </w:r>
      <w:r>
        <w:t>apanese Title</w:t>
      </w:r>
      <w:r>
        <w:rPr>
          <w:rFonts w:hint="eastAsia"/>
        </w:rPr>
        <w:t>,</w:t>
      </w:r>
    </w:p>
    <w:p w14:paraId="6912D7E6" w14:textId="12F173AA" w:rsidR="00977FC3" w:rsidRDefault="00977FC3" w:rsidP="00AA630B">
      <w:pPr>
        <w:ind w:firstLine="432"/>
      </w:pPr>
    </w:p>
    <w:p w14:paraId="53EF03D1" w14:textId="42256A62" w:rsidR="00977FC3" w:rsidRPr="00977FC3" w:rsidRDefault="00977FC3" w:rsidP="00AA630B">
      <w:pPr>
        <w:ind w:firstLine="432"/>
      </w:pPr>
      <w:r>
        <w:rPr>
          <w:rFonts w:hint="eastAsia"/>
        </w:rPr>
        <w:t>日本語タイトル：</w:t>
      </w:r>
      <w:r w:rsidR="006D250F">
        <w:rPr>
          <w:rFonts w:hint="eastAsia"/>
        </w:rPr>
        <w:t>州大学における加速器中性子源を用いた</w:t>
      </w:r>
      <w:r w:rsidR="006D250F">
        <w:rPr>
          <w:rFonts w:hint="eastAsia"/>
        </w:rPr>
        <w:t>RI</w:t>
      </w:r>
      <w:r w:rsidR="006D250F">
        <w:rPr>
          <w:rFonts w:hint="eastAsia"/>
        </w:rPr>
        <w:t>製造研究（</w:t>
      </w:r>
      <w:r w:rsidR="006D250F">
        <w:rPr>
          <w:rFonts w:hint="eastAsia"/>
        </w:rPr>
        <w:t>2020</w:t>
      </w:r>
      <w:r w:rsidR="006D250F">
        <w:rPr>
          <w:rFonts w:hint="eastAsia"/>
        </w:rPr>
        <w:t>年度版）</w:t>
      </w:r>
    </w:p>
    <w:p w14:paraId="39812469" w14:textId="63152FC2" w:rsidR="00977FC3" w:rsidRDefault="00977FC3" w:rsidP="00AA630B">
      <w:pPr>
        <w:ind w:firstLine="432"/>
      </w:pPr>
    </w:p>
    <w:p w14:paraId="3ED62408" w14:textId="383118BB" w:rsidR="00977FC3" w:rsidRDefault="00977FC3" w:rsidP="00AA630B">
      <w:pPr>
        <w:ind w:firstLine="432"/>
      </w:pPr>
    </w:p>
    <w:p w14:paraId="7F0B5D3E" w14:textId="539C0714" w:rsidR="00465DAB" w:rsidRPr="007261C6" w:rsidRDefault="00977FC3" w:rsidP="006D250F">
      <w:pPr>
        <w:ind w:firstLine="432"/>
      </w:pPr>
      <w:r>
        <w:rPr>
          <w:rFonts w:hint="eastAsia"/>
        </w:rPr>
        <w:t>著者名：</w:t>
      </w:r>
      <w:r w:rsidR="006D250F">
        <w:rPr>
          <w:rFonts w:hint="eastAsia"/>
        </w:rPr>
        <w:t>金　政浩</w:t>
      </w:r>
    </w:p>
    <w:sectPr w:rsidR="00465DAB" w:rsidRPr="007261C6" w:rsidSect="007B3FA9">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509A4" w14:textId="77777777" w:rsidR="00B317E9" w:rsidRDefault="00B317E9" w:rsidP="00AA630B">
      <w:pPr>
        <w:ind w:firstLine="420"/>
      </w:pPr>
      <w:r>
        <w:separator/>
      </w:r>
    </w:p>
    <w:p w14:paraId="15BF963F" w14:textId="77777777" w:rsidR="00B317E9" w:rsidRDefault="00B317E9" w:rsidP="00AA630B">
      <w:pPr>
        <w:ind w:firstLine="420"/>
      </w:pPr>
    </w:p>
  </w:endnote>
  <w:endnote w:type="continuationSeparator" w:id="0">
    <w:p w14:paraId="2D7A1AFF" w14:textId="77777777" w:rsidR="00B317E9" w:rsidRDefault="00B317E9" w:rsidP="00AA630B">
      <w:pPr>
        <w:ind w:firstLine="420"/>
      </w:pPr>
      <w:r>
        <w:continuationSeparator/>
      </w:r>
    </w:p>
    <w:p w14:paraId="406A8386" w14:textId="77777777" w:rsidR="00B317E9" w:rsidRDefault="00B317E9" w:rsidP="00AA630B">
      <w:pPr>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ｺﾞｼｯｸ">
    <w:altName w:val="游ゴシック"/>
    <w:panose1 w:val="020B060402020202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4AAB5" w14:textId="77777777" w:rsidR="00B26ED1" w:rsidRDefault="00B26ED1" w:rsidP="00AA630B">
    <w:pPr>
      <w:pStyle w:val="a6"/>
      <w:ind w:firstLine="420"/>
      <w:rPr>
        <w:rStyle w:val="aa"/>
      </w:rPr>
    </w:pPr>
    <w:r>
      <w:rPr>
        <w:rStyle w:val="aa"/>
      </w:rPr>
      <w:fldChar w:fldCharType="begin"/>
    </w:r>
    <w:r>
      <w:rPr>
        <w:rStyle w:val="aa"/>
      </w:rPr>
      <w:instrText xml:space="preserve">PAGE  </w:instrText>
    </w:r>
    <w:r>
      <w:rPr>
        <w:rStyle w:val="aa"/>
      </w:rPr>
      <w:fldChar w:fldCharType="separate"/>
    </w:r>
    <w:r>
      <w:rPr>
        <w:rStyle w:val="aa"/>
        <w:noProof/>
      </w:rPr>
      <w:t>2</w:t>
    </w:r>
    <w:r>
      <w:rPr>
        <w:rStyle w:val="aa"/>
      </w:rPr>
      <w:fldChar w:fldCharType="end"/>
    </w:r>
  </w:p>
  <w:p w14:paraId="0FF5E269" w14:textId="77777777" w:rsidR="00B26ED1" w:rsidRDefault="00B26ED1" w:rsidP="00AA630B">
    <w:pPr>
      <w:pStyle w:val="a6"/>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1587D" w14:textId="77777777" w:rsidR="00B26ED1" w:rsidRDefault="00B26ED1" w:rsidP="00AA630B">
    <w:pPr>
      <w:pStyle w:val="a6"/>
      <w:ind w:firstLine="420"/>
    </w:pPr>
    <w:r>
      <w:tab/>
    </w:r>
    <w:r w:rsidRPr="00DA4A51">
      <w:rPr>
        <w:rFonts w:cs="ＭＳ 明朝"/>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2B1A1" w14:textId="77777777" w:rsidR="00370447" w:rsidRDefault="00370447">
    <w:pPr>
      <w:pStyle w:val="a6"/>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C6C79" w14:textId="77777777" w:rsidR="00B317E9" w:rsidRDefault="00B317E9" w:rsidP="00AA630B">
      <w:pPr>
        <w:ind w:firstLine="420"/>
      </w:pPr>
      <w:r>
        <w:separator/>
      </w:r>
    </w:p>
    <w:p w14:paraId="641A437C" w14:textId="77777777" w:rsidR="00B317E9" w:rsidRDefault="00B317E9" w:rsidP="00AA630B">
      <w:pPr>
        <w:ind w:firstLine="420"/>
      </w:pPr>
    </w:p>
  </w:footnote>
  <w:footnote w:type="continuationSeparator" w:id="0">
    <w:p w14:paraId="19BB5EDD" w14:textId="77777777" w:rsidR="00B317E9" w:rsidRDefault="00B317E9" w:rsidP="00AA630B">
      <w:pPr>
        <w:ind w:firstLine="420"/>
      </w:pPr>
      <w:r>
        <w:continuationSeparator/>
      </w:r>
    </w:p>
    <w:p w14:paraId="4432FC1B" w14:textId="77777777" w:rsidR="00B317E9" w:rsidRDefault="00B317E9" w:rsidP="00AA630B">
      <w:pPr>
        <w:ind w:firstLine="4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88B41" w14:textId="77777777" w:rsidR="00370447" w:rsidRDefault="00370447">
    <w:pPr>
      <w:pStyle w:val="a5"/>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BAC50" w14:textId="77777777" w:rsidR="00370447" w:rsidRDefault="00370447">
    <w:pPr>
      <w:pStyle w:val="a5"/>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D22B7" w14:textId="77777777" w:rsidR="00370447" w:rsidRDefault="00370447">
    <w:pPr>
      <w:pStyle w:val="a5"/>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804A6E8"/>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A07E9942"/>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23D621BA"/>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356E40B0"/>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1ECAB5A0"/>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2B34D6C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B4AE279C"/>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D946DD2E"/>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EC2A93B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529EE38C"/>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0" w15:restartNumberingAfterBreak="0">
    <w:nsid w:val="25A5765C"/>
    <w:multiLevelType w:val="hybridMultilevel"/>
    <w:tmpl w:val="650A8FA2"/>
    <w:lvl w:ilvl="0" w:tplc="B1A45530">
      <w:start w:val="1"/>
      <w:numFmt w:val="decimal"/>
      <w:lvlText w:val="%1)"/>
      <w:lvlJc w:val="left"/>
      <w:pPr>
        <w:ind w:left="852" w:hanging="420"/>
      </w:pPr>
      <w:rPr>
        <w:rFonts w:hint="eastAsia"/>
      </w:rPr>
    </w:lvl>
    <w:lvl w:ilvl="1" w:tplc="04090017" w:tentative="1">
      <w:start w:val="1"/>
      <w:numFmt w:val="aiueoFullWidth"/>
      <w:lvlText w:val="(%2)"/>
      <w:lvlJc w:val="left"/>
      <w:pPr>
        <w:ind w:left="1272" w:hanging="420"/>
      </w:pPr>
    </w:lvl>
    <w:lvl w:ilvl="2" w:tplc="04090011" w:tentative="1">
      <w:start w:val="1"/>
      <w:numFmt w:val="decimalEnclosedCircle"/>
      <w:lvlText w:val="%3"/>
      <w:lvlJc w:val="left"/>
      <w:pPr>
        <w:ind w:left="1692" w:hanging="420"/>
      </w:pPr>
    </w:lvl>
    <w:lvl w:ilvl="3" w:tplc="0409000F" w:tentative="1">
      <w:start w:val="1"/>
      <w:numFmt w:val="decimal"/>
      <w:lvlText w:val="%4."/>
      <w:lvlJc w:val="left"/>
      <w:pPr>
        <w:ind w:left="2112" w:hanging="420"/>
      </w:pPr>
    </w:lvl>
    <w:lvl w:ilvl="4" w:tplc="04090017" w:tentative="1">
      <w:start w:val="1"/>
      <w:numFmt w:val="aiueoFullWidth"/>
      <w:lvlText w:val="(%5)"/>
      <w:lvlJc w:val="left"/>
      <w:pPr>
        <w:ind w:left="2532" w:hanging="420"/>
      </w:pPr>
    </w:lvl>
    <w:lvl w:ilvl="5" w:tplc="04090011" w:tentative="1">
      <w:start w:val="1"/>
      <w:numFmt w:val="decimalEnclosedCircle"/>
      <w:lvlText w:val="%6"/>
      <w:lvlJc w:val="left"/>
      <w:pPr>
        <w:ind w:left="2952" w:hanging="420"/>
      </w:pPr>
    </w:lvl>
    <w:lvl w:ilvl="6" w:tplc="0409000F" w:tentative="1">
      <w:start w:val="1"/>
      <w:numFmt w:val="decimal"/>
      <w:lvlText w:val="%7."/>
      <w:lvlJc w:val="left"/>
      <w:pPr>
        <w:ind w:left="3372" w:hanging="420"/>
      </w:pPr>
    </w:lvl>
    <w:lvl w:ilvl="7" w:tplc="04090017" w:tentative="1">
      <w:start w:val="1"/>
      <w:numFmt w:val="aiueoFullWidth"/>
      <w:lvlText w:val="(%8)"/>
      <w:lvlJc w:val="left"/>
      <w:pPr>
        <w:ind w:left="3792" w:hanging="420"/>
      </w:pPr>
    </w:lvl>
    <w:lvl w:ilvl="8" w:tplc="04090011" w:tentative="1">
      <w:start w:val="1"/>
      <w:numFmt w:val="decimalEnclosedCircle"/>
      <w:lvlText w:val="%9"/>
      <w:lvlJc w:val="left"/>
      <w:pPr>
        <w:ind w:left="4212" w:hanging="420"/>
      </w:pPr>
    </w:lvl>
  </w:abstractNum>
  <w:abstractNum w:abstractNumId="11" w15:restartNumberingAfterBreak="0">
    <w:nsid w:val="288A76F7"/>
    <w:multiLevelType w:val="multilevel"/>
    <w:tmpl w:val="5C406F16"/>
    <w:lvl w:ilvl="0">
      <w:start w:val="1"/>
      <w:numFmt w:val="decimal"/>
      <w:pStyle w:val="1"/>
      <w:suff w:val="space"/>
      <w:lvlText w:val="%1."/>
      <w:lvlJc w:val="left"/>
      <w:pPr>
        <w:ind w:left="0" w:firstLine="0"/>
      </w:pPr>
      <w:rPr>
        <w:rFonts w:hint="default"/>
      </w:rPr>
    </w:lvl>
    <w:lvl w:ilvl="1">
      <w:start w:val="1"/>
      <w:numFmt w:val="decimal"/>
      <w:pStyle w:val="2"/>
      <w:suff w:val="space"/>
      <w:lvlText w:val="%1.%2."/>
      <w:lvlJc w:val="left"/>
      <w:pPr>
        <w:ind w:left="2693"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1424" w:hanging="992"/>
      </w:pPr>
      <w:rPr>
        <w:rFonts w:hint="eastAsia"/>
      </w:rPr>
    </w:lvl>
    <w:lvl w:ilvl="5">
      <w:start w:val="1"/>
      <w:numFmt w:val="decimal"/>
      <w:lvlText w:val="%1.%2.%3.%4.%5.%6."/>
      <w:lvlJc w:val="left"/>
      <w:pPr>
        <w:ind w:left="1566" w:hanging="1134"/>
      </w:pPr>
      <w:rPr>
        <w:rFonts w:hint="eastAsia"/>
      </w:rPr>
    </w:lvl>
    <w:lvl w:ilvl="6">
      <w:start w:val="1"/>
      <w:numFmt w:val="decimal"/>
      <w:lvlText w:val="%1.%2.%3.%4.%5.%6.%7."/>
      <w:lvlJc w:val="left"/>
      <w:pPr>
        <w:ind w:left="1708" w:hanging="1276"/>
      </w:pPr>
      <w:rPr>
        <w:rFonts w:hint="eastAsia"/>
      </w:rPr>
    </w:lvl>
    <w:lvl w:ilvl="7">
      <w:start w:val="1"/>
      <w:numFmt w:val="decimal"/>
      <w:lvlText w:val="%1.%2.%3.%4.%5.%6.%7.%8."/>
      <w:lvlJc w:val="left"/>
      <w:pPr>
        <w:ind w:left="1850" w:hanging="1418"/>
      </w:pPr>
      <w:rPr>
        <w:rFonts w:hint="eastAsia"/>
      </w:rPr>
    </w:lvl>
    <w:lvl w:ilvl="8">
      <w:start w:val="1"/>
      <w:numFmt w:val="decimal"/>
      <w:lvlText w:val="%1.%2.%3.%4.%5.%6.%7.%8.%9."/>
      <w:lvlJc w:val="left"/>
      <w:pPr>
        <w:ind w:left="1991" w:hanging="1559"/>
      </w:pPr>
      <w:rPr>
        <w:rFonts w:hint="eastAsia"/>
      </w:rPr>
    </w:lvl>
  </w:abstractNum>
  <w:abstractNum w:abstractNumId="12" w15:restartNumberingAfterBreak="0">
    <w:nsid w:val="6FD34477"/>
    <w:multiLevelType w:val="hybridMultilevel"/>
    <w:tmpl w:val="A9221B9A"/>
    <w:lvl w:ilvl="0" w:tplc="5CC8F454">
      <w:start w:val="1"/>
      <w:numFmt w:val="decimal"/>
      <w:lvlText w:val="%1)"/>
      <w:lvlJc w:val="left"/>
      <w:pPr>
        <w:ind w:left="852"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9"/>
  </w:num>
  <w:num w:numId="2">
    <w:abstractNumId w:val="11"/>
  </w:num>
  <w:num w:numId="3">
    <w:abstractNumId w:val="10"/>
  </w:num>
  <w:num w:numId="4">
    <w:abstractNumId w:val="12"/>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embedSystemFonts/>
  <w:bordersDoNotSurroundHeader/>
  <w:bordersDoNotSurroundFooter/>
  <w:activeWritingStyle w:appName="MSWord" w:lang="ja-JP" w:vendorID="64" w:dllVersion="6" w:nlCheck="1" w:checkStyle="1"/>
  <w:activeWritingStyle w:appName="MSWord" w:lang="en-US" w:vendorID="64" w:dllVersion="6" w:nlCheck="1" w:checkStyle="1"/>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8"/>
  <w:drawingGridVerticalSpacing w:val="317"/>
  <w:displayHorizontalDrawingGridEvery w:val="0"/>
  <w:characterSpacingControl w:val="compressPunctuation"/>
  <w:hdrShapeDefaults>
    <o:shapedefaults v:ext="edit" spidmax="2049">
      <v:textbox inset="5.85pt,.7pt,5.85pt,.7pt"/>
    </o:shapedefaults>
  </w:hdrShapeDefaults>
  <w:footnotePr>
    <w:numFmt w:val="lowerLette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3D7C"/>
    <w:rsid w:val="00002375"/>
    <w:rsid w:val="000034FB"/>
    <w:rsid w:val="00003A8A"/>
    <w:rsid w:val="00005418"/>
    <w:rsid w:val="00005997"/>
    <w:rsid w:val="00005BA1"/>
    <w:rsid w:val="00006076"/>
    <w:rsid w:val="000069EC"/>
    <w:rsid w:val="00007CA4"/>
    <w:rsid w:val="00007ECB"/>
    <w:rsid w:val="000100CD"/>
    <w:rsid w:val="0001020E"/>
    <w:rsid w:val="00011179"/>
    <w:rsid w:val="00011C83"/>
    <w:rsid w:val="00014710"/>
    <w:rsid w:val="0001565C"/>
    <w:rsid w:val="00015A9F"/>
    <w:rsid w:val="000161A3"/>
    <w:rsid w:val="0001683D"/>
    <w:rsid w:val="00017056"/>
    <w:rsid w:val="00017A4B"/>
    <w:rsid w:val="00020639"/>
    <w:rsid w:val="0002069E"/>
    <w:rsid w:val="00021138"/>
    <w:rsid w:val="00021255"/>
    <w:rsid w:val="000225DB"/>
    <w:rsid w:val="00025D66"/>
    <w:rsid w:val="00026118"/>
    <w:rsid w:val="000276F9"/>
    <w:rsid w:val="0003077B"/>
    <w:rsid w:val="00032008"/>
    <w:rsid w:val="000321F5"/>
    <w:rsid w:val="0003230E"/>
    <w:rsid w:val="000327D5"/>
    <w:rsid w:val="000333B1"/>
    <w:rsid w:val="000335A3"/>
    <w:rsid w:val="0003720F"/>
    <w:rsid w:val="00040FDD"/>
    <w:rsid w:val="00041532"/>
    <w:rsid w:val="00041A36"/>
    <w:rsid w:val="000444D9"/>
    <w:rsid w:val="000448AA"/>
    <w:rsid w:val="0004511B"/>
    <w:rsid w:val="00045291"/>
    <w:rsid w:val="00045550"/>
    <w:rsid w:val="000468A9"/>
    <w:rsid w:val="000469F0"/>
    <w:rsid w:val="00047E51"/>
    <w:rsid w:val="0005043A"/>
    <w:rsid w:val="00050A74"/>
    <w:rsid w:val="000517EC"/>
    <w:rsid w:val="000523E2"/>
    <w:rsid w:val="000527E3"/>
    <w:rsid w:val="00053CA2"/>
    <w:rsid w:val="00055010"/>
    <w:rsid w:val="00055759"/>
    <w:rsid w:val="00056D73"/>
    <w:rsid w:val="000574A6"/>
    <w:rsid w:val="0006031F"/>
    <w:rsid w:val="000605A0"/>
    <w:rsid w:val="00060901"/>
    <w:rsid w:val="00060BF9"/>
    <w:rsid w:val="00060F61"/>
    <w:rsid w:val="00061D8F"/>
    <w:rsid w:val="00062AAE"/>
    <w:rsid w:val="00063ABB"/>
    <w:rsid w:val="00064827"/>
    <w:rsid w:val="00064A87"/>
    <w:rsid w:val="00064DE0"/>
    <w:rsid w:val="00070767"/>
    <w:rsid w:val="00072CA6"/>
    <w:rsid w:val="000739F7"/>
    <w:rsid w:val="0007454A"/>
    <w:rsid w:val="00074787"/>
    <w:rsid w:val="00074D18"/>
    <w:rsid w:val="0007518A"/>
    <w:rsid w:val="00076C72"/>
    <w:rsid w:val="0007710D"/>
    <w:rsid w:val="00077C5E"/>
    <w:rsid w:val="00082808"/>
    <w:rsid w:val="00082E2C"/>
    <w:rsid w:val="00083A97"/>
    <w:rsid w:val="00084306"/>
    <w:rsid w:val="00085AA4"/>
    <w:rsid w:val="00087C90"/>
    <w:rsid w:val="000903E2"/>
    <w:rsid w:val="00092CE8"/>
    <w:rsid w:val="000936EF"/>
    <w:rsid w:val="000937AB"/>
    <w:rsid w:val="0009391C"/>
    <w:rsid w:val="00093B13"/>
    <w:rsid w:val="000950C0"/>
    <w:rsid w:val="00095853"/>
    <w:rsid w:val="00096F22"/>
    <w:rsid w:val="00097273"/>
    <w:rsid w:val="000975D1"/>
    <w:rsid w:val="000A033A"/>
    <w:rsid w:val="000A0D23"/>
    <w:rsid w:val="000A11B9"/>
    <w:rsid w:val="000A1826"/>
    <w:rsid w:val="000A1EB0"/>
    <w:rsid w:val="000A4976"/>
    <w:rsid w:val="000A4B6F"/>
    <w:rsid w:val="000A4EDD"/>
    <w:rsid w:val="000A4FBE"/>
    <w:rsid w:val="000A544E"/>
    <w:rsid w:val="000A5E8F"/>
    <w:rsid w:val="000A6525"/>
    <w:rsid w:val="000A6E71"/>
    <w:rsid w:val="000B129C"/>
    <w:rsid w:val="000B216C"/>
    <w:rsid w:val="000B443D"/>
    <w:rsid w:val="000B5DE2"/>
    <w:rsid w:val="000B71D6"/>
    <w:rsid w:val="000B71F7"/>
    <w:rsid w:val="000C0305"/>
    <w:rsid w:val="000C0683"/>
    <w:rsid w:val="000C09B4"/>
    <w:rsid w:val="000C0E73"/>
    <w:rsid w:val="000C0F95"/>
    <w:rsid w:val="000C18EE"/>
    <w:rsid w:val="000C2881"/>
    <w:rsid w:val="000C2E6F"/>
    <w:rsid w:val="000C319C"/>
    <w:rsid w:val="000C32B2"/>
    <w:rsid w:val="000C57E7"/>
    <w:rsid w:val="000C74AB"/>
    <w:rsid w:val="000C7C1C"/>
    <w:rsid w:val="000D00A1"/>
    <w:rsid w:val="000D2EF1"/>
    <w:rsid w:val="000D2EF8"/>
    <w:rsid w:val="000D57BC"/>
    <w:rsid w:val="000D5AB2"/>
    <w:rsid w:val="000D65BF"/>
    <w:rsid w:val="000D6787"/>
    <w:rsid w:val="000E0248"/>
    <w:rsid w:val="000E05D2"/>
    <w:rsid w:val="000E2194"/>
    <w:rsid w:val="000E2569"/>
    <w:rsid w:val="000E2C22"/>
    <w:rsid w:val="000E31EA"/>
    <w:rsid w:val="000E4259"/>
    <w:rsid w:val="000E5599"/>
    <w:rsid w:val="000E64A5"/>
    <w:rsid w:val="000F0BBB"/>
    <w:rsid w:val="000F0BE7"/>
    <w:rsid w:val="000F1406"/>
    <w:rsid w:val="000F1795"/>
    <w:rsid w:val="000F37D9"/>
    <w:rsid w:val="000F424D"/>
    <w:rsid w:val="000F67C0"/>
    <w:rsid w:val="000F7B33"/>
    <w:rsid w:val="001009E5"/>
    <w:rsid w:val="00101A55"/>
    <w:rsid w:val="00102B04"/>
    <w:rsid w:val="00103610"/>
    <w:rsid w:val="001037F2"/>
    <w:rsid w:val="00104062"/>
    <w:rsid w:val="00104AA5"/>
    <w:rsid w:val="00104BBC"/>
    <w:rsid w:val="001059C7"/>
    <w:rsid w:val="0010603A"/>
    <w:rsid w:val="00106C3A"/>
    <w:rsid w:val="00107C94"/>
    <w:rsid w:val="0011054D"/>
    <w:rsid w:val="0011055A"/>
    <w:rsid w:val="00110C58"/>
    <w:rsid w:val="00111071"/>
    <w:rsid w:val="0011172E"/>
    <w:rsid w:val="00112C85"/>
    <w:rsid w:val="00112F60"/>
    <w:rsid w:val="001137FC"/>
    <w:rsid w:val="00114E90"/>
    <w:rsid w:val="00115458"/>
    <w:rsid w:val="001158F9"/>
    <w:rsid w:val="00115C0E"/>
    <w:rsid w:val="00116CC8"/>
    <w:rsid w:val="001172D0"/>
    <w:rsid w:val="00122491"/>
    <w:rsid w:val="00122AA6"/>
    <w:rsid w:val="00123DF0"/>
    <w:rsid w:val="00124522"/>
    <w:rsid w:val="00124693"/>
    <w:rsid w:val="001248A6"/>
    <w:rsid w:val="001248EA"/>
    <w:rsid w:val="001261CA"/>
    <w:rsid w:val="0012752D"/>
    <w:rsid w:val="00127A71"/>
    <w:rsid w:val="00130547"/>
    <w:rsid w:val="00132098"/>
    <w:rsid w:val="00133004"/>
    <w:rsid w:val="0013303E"/>
    <w:rsid w:val="001337ED"/>
    <w:rsid w:val="00134EC9"/>
    <w:rsid w:val="001358A3"/>
    <w:rsid w:val="00136464"/>
    <w:rsid w:val="00137674"/>
    <w:rsid w:val="001378F3"/>
    <w:rsid w:val="00140139"/>
    <w:rsid w:val="00140C37"/>
    <w:rsid w:val="0014123C"/>
    <w:rsid w:val="00142255"/>
    <w:rsid w:val="0014235E"/>
    <w:rsid w:val="001430ED"/>
    <w:rsid w:val="0014336F"/>
    <w:rsid w:val="0014341F"/>
    <w:rsid w:val="00143460"/>
    <w:rsid w:val="001441AE"/>
    <w:rsid w:val="00146592"/>
    <w:rsid w:val="001473C9"/>
    <w:rsid w:val="00147734"/>
    <w:rsid w:val="00151623"/>
    <w:rsid w:val="001517B0"/>
    <w:rsid w:val="00155005"/>
    <w:rsid w:val="001557A7"/>
    <w:rsid w:val="001557E9"/>
    <w:rsid w:val="00156638"/>
    <w:rsid w:val="00156954"/>
    <w:rsid w:val="00157863"/>
    <w:rsid w:val="0016071E"/>
    <w:rsid w:val="00160EA7"/>
    <w:rsid w:val="001635DA"/>
    <w:rsid w:val="00163664"/>
    <w:rsid w:val="00163C0C"/>
    <w:rsid w:val="00163E81"/>
    <w:rsid w:val="00166182"/>
    <w:rsid w:val="001663C4"/>
    <w:rsid w:val="001678D3"/>
    <w:rsid w:val="00167BF3"/>
    <w:rsid w:val="00171057"/>
    <w:rsid w:val="00171E5C"/>
    <w:rsid w:val="0017205F"/>
    <w:rsid w:val="00172241"/>
    <w:rsid w:val="00172D50"/>
    <w:rsid w:val="00173E15"/>
    <w:rsid w:val="001745B0"/>
    <w:rsid w:val="00174730"/>
    <w:rsid w:val="00174A82"/>
    <w:rsid w:val="0017552C"/>
    <w:rsid w:val="00175D1D"/>
    <w:rsid w:val="00175E03"/>
    <w:rsid w:val="00176376"/>
    <w:rsid w:val="00180D90"/>
    <w:rsid w:val="00181B96"/>
    <w:rsid w:val="00182D8C"/>
    <w:rsid w:val="00184119"/>
    <w:rsid w:val="00184800"/>
    <w:rsid w:val="00184D02"/>
    <w:rsid w:val="00185093"/>
    <w:rsid w:val="00185734"/>
    <w:rsid w:val="00185BA6"/>
    <w:rsid w:val="001860A2"/>
    <w:rsid w:val="00190D2F"/>
    <w:rsid w:val="00191263"/>
    <w:rsid w:val="00191384"/>
    <w:rsid w:val="0019226B"/>
    <w:rsid w:val="00192685"/>
    <w:rsid w:val="00193C81"/>
    <w:rsid w:val="00195754"/>
    <w:rsid w:val="001958E2"/>
    <w:rsid w:val="00195CCB"/>
    <w:rsid w:val="00196AC5"/>
    <w:rsid w:val="0019749B"/>
    <w:rsid w:val="00197511"/>
    <w:rsid w:val="00197DE3"/>
    <w:rsid w:val="001A0CC2"/>
    <w:rsid w:val="001A25BB"/>
    <w:rsid w:val="001A2D05"/>
    <w:rsid w:val="001A3F96"/>
    <w:rsid w:val="001A561E"/>
    <w:rsid w:val="001A5652"/>
    <w:rsid w:val="001A5941"/>
    <w:rsid w:val="001A61F8"/>
    <w:rsid w:val="001A6326"/>
    <w:rsid w:val="001A67B9"/>
    <w:rsid w:val="001A79AB"/>
    <w:rsid w:val="001A79CD"/>
    <w:rsid w:val="001B0171"/>
    <w:rsid w:val="001B1489"/>
    <w:rsid w:val="001B15B8"/>
    <w:rsid w:val="001B357A"/>
    <w:rsid w:val="001B3BA8"/>
    <w:rsid w:val="001B40D4"/>
    <w:rsid w:val="001B7818"/>
    <w:rsid w:val="001C0451"/>
    <w:rsid w:val="001C294D"/>
    <w:rsid w:val="001C2950"/>
    <w:rsid w:val="001C33C0"/>
    <w:rsid w:val="001C37F2"/>
    <w:rsid w:val="001C44F6"/>
    <w:rsid w:val="001C47C7"/>
    <w:rsid w:val="001C4F96"/>
    <w:rsid w:val="001C536C"/>
    <w:rsid w:val="001C58E7"/>
    <w:rsid w:val="001C5A29"/>
    <w:rsid w:val="001D0545"/>
    <w:rsid w:val="001D0719"/>
    <w:rsid w:val="001D11F7"/>
    <w:rsid w:val="001D245D"/>
    <w:rsid w:val="001D5784"/>
    <w:rsid w:val="001D5B4F"/>
    <w:rsid w:val="001D704C"/>
    <w:rsid w:val="001D7A71"/>
    <w:rsid w:val="001D7C0B"/>
    <w:rsid w:val="001E0ECD"/>
    <w:rsid w:val="001E1FD8"/>
    <w:rsid w:val="001E2E93"/>
    <w:rsid w:val="001E6790"/>
    <w:rsid w:val="001E766C"/>
    <w:rsid w:val="001E7800"/>
    <w:rsid w:val="001F0BF1"/>
    <w:rsid w:val="001F157F"/>
    <w:rsid w:val="001F27FD"/>
    <w:rsid w:val="001F5458"/>
    <w:rsid w:val="001F5879"/>
    <w:rsid w:val="001F5993"/>
    <w:rsid w:val="001F6066"/>
    <w:rsid w:val="001F6F21"/>
    <w:rsid w:val="001F7612"/>
    <w:rsid w:val="00201078"/>
    <w:rsid w:val="00203A54"/>
    <w:rsid w:val="00203AC9"/>
    <w:rsid w:val="00205757"/>
    <w:rsid w:val="002057CF"/>
    <w:rsid w:val="002062F6"/>
    <w:rsid w:val="00206E61"/>
    <w:rsid w:val="0020748C"/>
    <w:rsid w:val="00210129"/>
    <w:rsid w:val="00214B67"/>
    <w:rsid w:val="00215CB0"/>
    <w:rsid w:val="00216092"/>
    <w:rsid w:val="00217522"/>
    <w:rsid w:val="00217892"/>
    <w:rsid w:val="00217E6F"/>
    <w:rsid w:val="002202D7"/>
    <w:rsid w:val="00220AC2"/>
    <w:rsid w:val="002237C2"/>
    <w:rsid w:val="00223B79"/>
    <w:rsid w:val="00225937"/>
    <w:rsid w:val="00225A68"/>
    <w:rsid w:val="00226269"/>
    <w:rsid w:val="00226547"/>
    <w:rsid w:val="00227C5E"/>
    <w:rsid w:val="002303E4"/>
    <w:rsid w:val="00230D5A"/>
    <w:rsid w:val="0023409B"/>
    <w:rsid w:val="00241C53"/>
    <w:rsid w:val="00241CA0"/>
    <w:rsid w:val="00241FD9"/>
    <w:rsid w:val="00243FDA"/>
    <w:rsid w:val="002450B6"/>
    <w:rsid w:val="00245C0F"/>
    <w:rsid w:val="00246789"/>
    <w:rsid w:val="00247B94"/>
    <w:rsid w:val="00251FBC"/>
    <w:rsid w:val="00252252"/>
    <w:rsid w:val="0025385A"/>
    <w:rsid w:val="00253AD9"/>
    <w:rsid w:val="002540B1"/>
    <w:rsid w:val="00254461"/>
    <w:rsid w:val="002554F0"/>
    <w:rsid w:val="00257977"/>
    <w:rsid w:val="00257E77"/>
    <w:rsid w:val="00261457"/>
    <w:rsid w:val="00261711"/>
    <w:rsid w:val="00261D38"/>
    <w:rsid w:val="00262151"/>
    <w:rsid w:val="00263458"/>
    <w:rsid w:val="00263F89"/>
    <w:rsid w:val="00264F40"/>
    <w:rsid w:val="00265476"/>
    <w:rsid w:val="002677A0"/>
    <w:rsid w:val="002708C7"/>
    <w:rsid w:val="002719C2"/>
    <w:rsid w:val="00271AAD"/>
    <w:rsid w:val="00271D0C"/>
    <w:rsid w:val="00273727"/>
    <w:rsid w:val="00273B2B"/>
    <w:rsid w:val="00274717"/>
    <w:rsid w:val="00275151"/>
    <w:rsid w:val="00277A6C"/>
    <w:rsid w:val="00280CC4"/>
    <w:rsid w:val="002812AB"/>
    <w:rsid w:val="002812EE"/>
    <w:rsid w:val="00285848"/>
    <w:rsid w:val="00285BB5"/>
    <w:rsid w:val="0028727D"/>
    <w:rsid w:val="00287FB6"/>
    <w:rsid w:val="002905B9"/>
    <w:rsid w:val="002920F1"/>
    <w:rsid w:val="00292E65"/>
    <w:rsid w:val="0029331D"/>
    <w:rsid w:val="0029498C"/>
    <w:rsid w:val="00294AF8"/>
    <w:rsid w:val="002952A0"/>
    <w:rsid w:val="002968D5"/>
    <w:rsid w:val="00296C4D"/>
    <w:rsid w:val="002970B2"/>
    <w:rsid w:val="002A050A"/>
    <w:rsid w:val="002A0678"/>
    <w:rsid w:val="002A15CB"/>
    <w:rsid w:val="002A1845"/>
    <w:rsid w:val="002A1F32"/>
    <w:rsid w:val="002A2CCA"/>
    <w:rsid w:val="002A31EE"/>
    <w:rsid w:val="002A359C"/>
    <w:rsid w:val="002A38D1"/>
    <w:rsid w:val="002A51EF"/>
    <w:rsid w:val="002A59D4"/>
    <w:rsid w:val="002A5D7F"/>
    <w:rsid w:val="002A605E"/>
    <w:rsid w:val="002A7303"/>
    <w:rsid w:val="002A7EE1"/>
    <w:rsid w:val="002B2997"/>
    <w:rsid w:val="002B6995"/>
    <w:rsid w:val="002B7B3D"/>
    <w:rsid w:val="002B7C45"/>
    <w:rsid w:val="002C02EE"/>
    <w:rsid w:val="002C0B96"/>
    <w:rsid w:val="002C2821"/>
    <w:rsid w:val="002C34DF"/>
    <w:rsid w:val="002C4BA3"/>
    <w:rsid w:val="002C689D"/>
    <w:rsid w:val="002D0C0F"/>
    <w:rsid w:val="002D1A29"/>
    <w:rsid w:val="002D3238"/>
    <w:rsid w:val="002D34FB"/>
    <w:rsid w:val="002D4F80"/>
    <w:rsid w:val="002E0686"/>
    <w:rsid w:val="002E0BE6"/>
    <w:rsid w:val="002E145C"/>
    <w:rsid w:val="002E1561"/>
    <w:rsid w:val="002E179B"/>
    <w:rsid w:val="002E1CE2"/>
    <w:rsid w:val="002E2E96"/>
    <w:rsid w:val="002E3647"/>
    <w:rsid w:val="002E37BE"/>
    <w:rsid w:val="002E554D"/>
    <w:rsid w:val="002E58A4"/>
    <w:rsid w:val="002F0E5A"/>
    <w:rsid w:val="002F0FFC"/>
    <w:rsid w:val="002F1D55"/>
    <w:rsid w:val="002F2A43"/>
    <w:rsid w:val="002F2B7C"/>
    <w:rsid w:val="002F4567"/>
    <w:rsid w:val="002F563B"/>
    <w:rsid w:val="002F56C8"/>
    <w:rsid w:val="002F5902"/>
    <w:rsid w:val="002F5B4D"/>
    <w:rsid w:val="002F7127"/>
    <w:rsid w:val="00300CDF"/>
    <w:rsid w:val="003010C8"/>
    <w:rsid w:val="00302B8F"/>
    <w:rsid w:val="0030329F"/>
    <w:rsid w:val="00303597"/>
    <w:rsid w:val="003041ED"/>
    <w:rsid w:val="00304EE1"/>
    <w:rsid w:val="003062F9"/>
    <w:rsid w:val="00307D56"/>
    <w:rsid w:val="0031156B"/>
    <w:rsid w:val="00311D58"/>
    <w:rsid w:val="00311E8B"/>
    <w:rsid w:val="00312FF3"/>
    <w:rsid w:val="00314E5C"/>
    <w:rsid w:val="00314F1F"/>
    <w:rsid w:val="00314F84"/>
    <w:rsid w:val="00317030"/>
    <w:rsid w:val="00317841"/>
    <w:rsid w:val="00317AC8"/>
    <w:rsid w:val="00317F8C"/>
    <w:rsid w:val="003203F6"/>
    <w:rsid w:val="00320CAD"/>
    <w:rsid w:val="00320FA4"/>
    <w:rsid w:val="00321606"/>
    <w:rsid w:val="00321991"/>
    <w:rsid w:val="00321DC3"/>
    <w:rsid w:val="00321F11"/>
    <w:rsid w:val="00325BE7"/>
    <w:rsid w:val="00330358"/>
    <w:rsid w:val="00331878"/>
    <w:rsid w:val="003320D5"/>
    <w:rsid w:val="00334375"/>
    <w:rsid w:val="00336AB8"/>
    <w:rsid w:val="00336EDF"/>
    <w:rsid w:val="003377B4"/>
    <w:rsid w:val="00340081"/>
    <w:rsid w:val="00340405"/>
    <w:rsid w:val="00341CAE"/>
    <w:rsid w:val="00342813"/>
    <w:rsid w:val="003429D0"/>
    <w:rsid w:val="00342BA9"/>
    <w:rsid w:val="00345681"/>
    <w:rsid w:val="00345AD7"/>
    <w:rsid w:val="00346464"/>
    <w:rsid w:val="0034673F"/>
    <w:rsid w:val="0034736C"/>
    <w:rsid w:val="00347BC2"/>
    <w:rsid w:val="00350138"/>
    <w:rsid w:val="00350C15"/>
    <w:rsid w:val="00351D0E"/>
    <w:rsid w:val="003524C7"/>
    <w:rsid w:val="00352882"/>
    <w:rsid w:val="003548B8"/>
    <w:rsid w:val="00355F02"/>
    <w:rsid w:val="0035654A"/>
    <w:rsid w:val="00356C0D"/>
    <w:rsid w:val="00356E2A"/>
    <w:rsid w:val="003601F8"/>
    <w:rsid w:val="00360A61"/>
    <w:rsid w:val="00361134"/>
    <w:rsid w:val="003614A8"/>
    <w:rsid w:val="00361A6A"/>
    <w:rsid w:val="00362728"/>
    <w:rsid w:val="00362852"/>
    <w:rsid w:val="00363147"/>
    <w:rsid w:val="003632F3"/>
    <w:rsid w:val="00364BFB"/>
    <w:rsid w:val="0036621D"/>
    <w:rsid w:val="00366F60"/>
    <w:rsid w:val="00370447"/>
    <w:rsid w:val="00370BF3"/>
    <w:rsid w:val="00370C22"/>
    <w:rsid w:val="0037160C"/>
    <w:rsid w:val="00371E94"/>
    <w:rsid w:val="003734CC"/>
    <w:rsid w:val="003741B0"/>
    <w:rsid w:val="00374E61"/>
    <w:rsid w:val="00375140"/>
    <w:rsid w:val="00375288"/>
    <w:rsid w:val="003755B9"/>
    <w:rsid w:val="003769BF"/>
    <w:rsid w:val="0037783F"/>
    <w:rsid w:val="00380CE2"/>
    <w:rsid w:val="00382E2E"/>
    <w:rsid w:val="003847EC"/>
    <w:rsid w:val="00384CDF"/>
    <w:rsid w:val="00385FD9"/>
    <w:rsid w:val="00386242"/>
    <w:rsid w:val="003864A9"/>
    <w:rsid w:val="00387A2F"/>
    <w:rsid w:val="00387F99"/>
    <w:rsid w:val="0039055B"/>
    <w:rsid w:val="00390B52"/>
    <w:rsid w:val="0039104B"/>
    <w:rsid w:val="00391996"/>
    <w:rsid w:val="00391A5A"/>
    <w:rsid w:val="003950BE"/>
    <w:rsid w:val="003A0AF6"/>
    <w:rsid w:val="003A0C9F"/>
    <w:rsid w:val="003A1ADA"/>
    <w:rsid w:val="003A2054"/>
    <w:rsid w:val="003A2E10"/>
    <w:rsid w:val="003A55CA"/>
    <w:rsid w:val="003A757C"/>
    <w:rsid w:val="003A7D6C"/>
    <w:rsid w:val="003A7F50"/>
    <w:rsid w:val="003B0584"/>
    <w:rsid w:val="003B0720"/>
    <w:rsid w:val="003B15FB"/>
    <w:rsid w:val="003B218D"/>
    <w:rsid w:val="003B2E24"/>
    <w:rsid w:val="003B2EE8"/>
    <w:rsid w:val="003B3755"/>
    <w:rsid w:val="003B4B5B"/>
    <w:rsid w:val="003B59A7"/>
    <w:rsid w:val="003B6DD5"/>
    <w:rsid w:val="003B76F9"/>
    <w:rsid w:val="003C03BF"/>
    <w:rsid w:val="003C1C49"/>
    <w:rsid w:val="003C29AB"/>
    <w:rsid w:val="003C4134"/>
    <w:rsid w:val="003C426E"/>
    <w:rsid w:val="003C58C4"/>
    <w:rsid w:val="003C625C"/>
    <w:rsid w:val="003C6FDF"/>
    <w:rsid w:val="003C7158"/>
    <w:rsid w:val="003D07A8"/>
    <w:rsid w:val="003D0B33"/>
    <w:rsid w:val="003D16DF"/>
    <w:rsid w:val="003D18CA"/>
    <w:rsid w:val="003D2D9C"/>
    <w:rsid w:val="003D36BB"/>
    <w:rsid w:val="003D4518"/>
    <w:rsid w:val="003D4886"/>
    <w:rsid w:val="003D6531"/>
    <w:rsid w:val="003D66A6"/>
    <w:rsid w:val="003D7C54"/>
    <w:rsid w:val="003E06FC"/>
    <w:rsid w:val="003E0984"/>
    <w:rsid w:val="003E172B"/>
    <w:rsid w:val="003E18EB"/>
    <w:rsid w:val="003E3606"/>
    <w:rsid w:val="003E4B91"/>
    <w:rsid w:val="003E4D5A"/>
    <w:rsid w:val="003E58AB"/>
    <w:rsid w:val="003E64C1"/>
    <w:rsid w:val="003F13B4"/>
    <w:rsid w:val="003F2798"/>
    <w:rsid w:val="003F30D8"/>
    <w:rsid w:val="003F48FF"/>
    <w:rsid w:val="003F4B3F"/>
    <w:rsid w:val="003F4F57"/>
    <w:rsid w:val="003F5A81"/>
    <w:rsid w:val="003F798C"/>
    <w:rsid w:val="00400956"/>
    <w:rsid w:val="00402E5A"/>
    <w:rsid w:val="00405321"/>
    <w:rsid w:val="00406B77"/>
    <w:rsid w:val="0040748D"/>
    <w:rsid w:val="00407D7B"/>
    <w:rsid w:val="00407E91"/>
    <w:rsid w:val="00410766"/>
    <w:rsid w:val="00410F68"/>
    <w:rsid w:val="004117D4"/>
    <w:rsid w:val="004134A1"/>
    <w:rsid w:val="004154D8"/>
    <w:rsid w:val="00417332"/>
    <w:rsid w:val="00417E38"/>
    <w:rsid w:val="00422A22"/>
    <w:rsid w:val="0042390C"/>
    <w:rsid w:val="00424B57"/>
    <w:rsid w:val="00425180"/>
    <w:rsid w:val="004262D4"/>
    <w:rsid w:val="00427E0B"/>
    <w:rsid w:val="0043101B"/>
    <w:rsid w:val="00432FC8"/>
    <w:rsid w:val="00433233"/>
    <w:rsid w:val="00433361"/>
    <w:rsid w:val="00433D9A"/>
    <w:rsid w:val="00435003"/>
    <w:rsid w:val="00435412"/>
    <w:rsid w:val="00440989"/>
    <w:rsid w:val="0044158E"/>
    <w:rsid w:val="0044290D"/>
    <w:rsid w:val="00443576"/>
    <w:rsid w:val="00444013"/>
    <w:rsid w:val="00445948"/>
    <w:rsid w:val="00446199"/>
    <w:rsid w:val="00447ABE"/>
    <w:rsid w:val="00450A3E"/>
    <w:rsid w:val="004521B8"/>
    <w:rsid w:val="00452B74"/>
    <w:rsid w:val="0045355F"/>
    <w:rsid w:val="00453A63"/>
    <w:rsid w:val="00453E9D"/>
    <w:rsid w:val="004550D8"/>
    <w:rsid w:val="00456014"/>
    <w:rsid w:val="00456FBD"/>
    <w:rsid w:val="004607CE"/>
    <w:rsid w:val="00460AE4"/>
    <w:rsid w:val="0046270D"/>
    <w:rsid w:val="00463294"/>
    <w:rsid w:val="0046387B"/>
    <w:rsid w:val="0046495D"/>
    <w:rsid w:val="00465DAB"/>
    <w:rsid w:val="004665CD"/>
    <w:rsid w:val="004678C5"/>
    <w:rsid w:val="00467B42"/>
    <w:rsid w:val="00470B3C"/>
    <w:rsid w:val="00471906"/>
    <w:rsid w:val="004723CA"/>
    <w:rsid w:val="00472832"/>
    <w:rsid w:val="0047337C"/>
    <w:rsid w:val="00473432"/>
    <w:rsid w:val="00473D7C"/>
    <w:rsid w:val="00473E91"/>
    <w:rsid w:val="00474133"/>
    <w:rsid w:val="00474D5E"/>
    <w:rsid w:val="00475836"/>
    <w:rsid w:val="004758D1"/>
    <w:rsid w:val="00476024"/>
    <w:rsid w:val="004770E8"/>
    <w:rsid w:val="00477CC3"/>
    <w:rsid w:val="00477D28"/>
    <w:rsid w:val="00480CC2"/>
    <w:rsid w:val="00480F17"/>
    <w:rsid w:val="00481996"/>
    <w:rsid w:val="00482E17"/>
    <w:rsid w:val="004830A2"/>
    <w:rsid w:val="004832CA"/>
    <w:rsid w:val="00486AC5"/>
    <w:rsid w:val="00486B7A"/>
    <w:rsid w:val="0049008E"/>
    <w:rsid w:val="00490741"/>
    <w:rsid w:val="00491772"/>
    <w:rsid w:val="004917E9"/>
    <w:rsid w:val="00491B41"/>
    <w:rsid w:val="00492E32"/>
    <w:rsid w:val="004942F8"/>
    <w:rsid w:val="00494C09"/>
    <w:rsid w:val="00494C2F"/>
    <w:rsid w:val="00495665"/>
    <w:rsid w:val="004959BE"/>
    <w:rsid w:val="00495A07"/>
    <w:rsid w:val="004975C5"/>
    <w:rsid w:val="00497722"/>
    <w:rsid w:val="004A65C7"/>
    <w:rsid w:val="004B1655"/>
    <w:rsid w:val="004B17C7"/>
    <w:rsid w:val="004B61EF"/>
    <w:rsid w:val="004C0890"/>
    <w:rsid w:val="004C0F2D"/>
    <w:rsid w:val="004C2503"/>
    <w:rsid w:val="004C2667"/>
    <w:rsid w:val="004C2F56"/>
    <w:rsid w:val="004C40DF"/>
    <w:rsid w:val="004C4513"/>
    <w:rsid w:val="004C4DCE"/>
    <w:rsid w:val="004C4F8E"/>
    <w:rsid w:val="004C5127"/>
    <w:rsid w:val="004C55D7"/>
    <w:rsid w:val="004C57A5"/>
    <w:rsid w:val="004C59C8"/>
    <w:rsid w:val="004C5DC1"/>
    <w:rsid w:val="004C62E2"/>
    <w:rsid w:val="004D10BB"/>
    <w:rsid w:val="004D1111"/>
    <w:rsid w:val="004D1855"/>
    <w:rsid w:val="004D1B38"/>
    <w:rsid w:val="004D1D72"/>
    <w:rsid w:val="004D255B"/>
    <w:rsid w:val="004D3E86"/>
    <w:rsid w:val="004D69B3"/>
    <w:rsid w:val="004D7218"/>
    <w:rsid w:val="004E1EDA"/>
    <w:rsid w:val="004E4230"/>
    <w:rsid w:val="004E461E"/>
    <w:rsid w:val="004E51AF"/>
    <w:rsid w:val="004E6847"/>
    <w:rsid w:val="004E6AB3"/>
    <w:rsid w:val="004E6D28"/>
    <w:rsid w:val="004F0CFF"/>
    <w:rsid w:val="004F1AC5"/>
    <w:rsid w:val="004F2414"/>
    <w:rsid w:val="004F2875"/>
    <w:rsid w:val="004F2B99"/>
    <w:rsid w:val="004F2DBA"/>
    <w:rsid w:val="004F6C99"/>
    <w:rsid w:val="004F7B5E"/>
    <w:rsid w:val="005001B4"/>
    <w:rsid w:val="0050029F"/>
    <w:rsid w:val="00501067"/>
    <w:rsid w:val="00501BC7"/>
    <w:rsid w:val="00502747"/>
    <w:rsid w:val="0050322C"/>
    <w:rsid w:val="00503871"/>
    <w:rsid w:val="00503A41"/>
    <w:rsid w:val="00503C4A"/>
    <w:rsid w:val="00503FA9"/>
    <w:rsid w:val="00504688"/>
    <w:rsid w:val="00505AAD"/>
    <w:rsid w:val="00505B0F"/>
    <w:rsid w:val="00506899"/>
    <w:rsid w:val="00506FC0"/>
    <w:rsid w:val="005077D8"/>
    <w:rsid w:val="00507DAA"/>
    <w:rsid w:val="00510846"/>
    <w:rsid w:val="00511F75"/>
    <w:rsid w:val="00512094"/>
    <w:rsid w:val="0051244D"/>
    <w:rsid w:val="00513285"/>
    <w:rsid w:val="00514D0B"/>
    <w:rsid w:val="00515053"/>
    <w:rsid w:val="00515755"/>
    <w:rsid w:val="005170A9"/>
    <w:rsid w:val="0051733E"/>
    <w:rsid w:val="005179A1"/>
    <w:rsid w:val="00520083"/>
    <w:rsid w:val="005201E2"/>
    <w:rsid w:val="005234C6"/>
    <w:rsid w:val="00523A1D"/>
    <w:rsid w:val="005252E5"/>
    <w:rsid w:val="00525797"/>
    <w:rsid w:val="005257D5"/>
    <w:rsid w:val="00525E58"/>
    <w:rsid w:val="005263FF"/>
    <w:rsid w:val="005301CD"/>
    <w:rsid w:val="00530872"/>
    <w:rsid w:val="00531166"/>
    <w:rsid w:val="00531A1A"/>
    <w:rsid w:val="00535799"/>
    <w:rsid w:val="00540E5F"/>
    <w:rsid w:val="00542A20"/>
    <w:rsid w:val="00544A74"/>
    <w:rsid w:val="00544F5E"/>
    <w:rsid w:val="00545B97"/>
    <w:rsid w:val="00545EA9"/>
    <w:rsid w:val="00546067"/>
    <w:rsid w:val="00552228"/>
    <w:rsid w:val="005536C1"/>
    <w:rsid w:val="00554696"/>
    <w:rsid w:val="005556B6"/>
    <w:rsid w:val="0055632B"/>
    <w:rsid w:val="00560640"/>
    <w:rsid w:val="00560F56"/>
    <w:rsid w:val="0056169D"/>
    <w:rsid w:val="00561E45"/>
    <w:rsid w:val="0056209C"/>
    <w:rsid w:val="0056252D"/>
    <w:rsid w:val="00562842"/>
    <w:rsid w:val="0056290F"/>
    <w:rsid w:val="005631FD"/>
    <w:rsid w:val="00563BE5"/>
    <w:rsid w:val="0056433F"/>
    <w:rsid w:val="00564C83"/>
    <w:rsid w:val="00564CE6"/>
    <w:rsid w:val="0056589B"/>
    <w:rsid w:val="00566181"/>
    <w:rsid w:val="00566DD4"/>
    <w:rsid w:val="00566FB4"/>
    <w:rsid w:val="005674DB"/>
    <w:rsid w:val="0057074D"/>
    <w:rsid w:val="00571B1F"/>
    <w:rsid w:val="0057314F"/>
    <w:rsid w:val="00575128"/>
    <w:rsid w:val="005767E6"/>
    <w:rsid w:val="00576A55"/>
    <w:rsid w:val="005774BD"/>
    <w:rsid w:val="00577738"/>
    <w:rsid w:val="0058044C"/>
    <w:rsid w:val="0058301B"/>
    <w:rsid w:val="0058334F"/>
    <w:rsid w:val="005850A1"/>
    <w:rsid w:val="00585EC8"/>
    <w:rsid w:val="00585F61"/>
    <w:rsid w:val="0058710C"/>
    <w:rsid w:val="00587218"/>
    <w:rsid w:val="00587CFA"/>
    <w:rsid w:val="0059197D"/>
    <w:rsid w:val="005926A6"/>
    <w:rsid w:val="00592DAD"/>
    <w:rsid w:val="005939C8"/>
    <w:rsid w:val="00594F41"/>
    <w:rsid w:val="0059526F"/>
    <w:rsid w:val="00595343"/>
    <w:rsid w:val="00595C09"/>
    <w:rsid w:val="00595CED"/>
    <w:rsid w:val="00596959"/>
    <w:rsid w:val="00596DF5"/>
    <w:rsid w:val="00597125"/>
    <w:rsid w:val="00597BAB"/>
    <w:rsid w:val="005A0432"/>
    <w:rsid w:val="005A0963"/>
    <w:rsid w:val="005A1B51"/>
    <w:rsid w:val="005A25E6"/>
    <w:rsid w:val="005A26AE"/>
    <w:rsid w:val="005A2DE0"/>
    <w:rsid w:val="005A3254"/>
    <w:rsid w:val="005A3882"/>
    <w:rsid w:val="005A3D09"/>
    <w:rsid w:val="005A52B4"/>
    <w:rsid w:val="005A6F94"/>
    <w:rsid w:val="005B0246"/>
    <w:rsid w:val="005B1FC6"/>
    <w:rsid w:val="005B2098"/>
    <w:rsid w:val="005B2701"/>
    <w:rsid w:val="005B3390"/>
    <w:rsid w:val="005B3A13"/>
    <w:rsid w:val="005B5605"/>
    <w:rsid w:val="005B5AED"/>
    <w:rsid w:val="005B63BE"/>
    <w:rsid w:val="005B743E"/>
    <w:rsid w:val="005C235A"/>
    <w:rsid w:val="005C24EB"/>
    <w:rsid w:val="005C2A85"/>
    <w:rsid w:val="005C45D5"/>
    <w:rsid w:val="005C46BD"/>
    <w:rsid w:val="005C4BEC"/>
    <w:rsid w:val="005C4E48"/>
    <w:rsid w:val="005C7438"/>
    <w:rsid w:val="005D0210"/>
    <w:rsid w:val="005D02B6"/>
    <w:rsid w:val="005D03EA"/>
    <w:rsid w:val="005D23F6"/>
    <w:rsid w:val="005D26F8"/>
    <w:rsid w:val="005D2912"/>
    <w:rsid w:val="005D5DF1"/>
    <w:rsid w:val="005D5E01"/>
    <w:rsid w:val="005D6645"/>
    <w:rsid w:val="005E0070"/>
    <w:rsid w:val="005E0FD3"/>
    <w:rsid w:val="005E32BE"/>
    <w:rsid w:val="005E4D8A"/>
    <w:rsid w:val="005E5385"/>
    <w:rsid w:val="005E6000"/>
    <w:rsid w:val="005E6BEE"/>
    <w:rsid w:val="005E780E"/>
    <w:rsid w:val="005F0590"/>
    <w:rsid w:val="005F0A5B"/>
    <w:rsid w:val="005F12DD"/>
    <w:rsid w:val="005F21A3"/>
    <w:rsid w:val="005F2E2C"/>
    <w:rsid w:val="005F421A"/>
    <w:rsid w:val="005F5867"/>
    <w:rsid w:val="005F602B"/>
    <w:rsid w:val="005F647C"/>
    <w:rsid w:val="005F6CE5"/>
    <w:rsid w:val="005F7716"/>
    <w:rsid w:val="00600C83"/>
    <w:rsid w:val="006010A8"/>
    <w:rsid w:val="00601E5A"/>
    <w:rsid w:val="006037BF"/>
    <w:rsid w:val="00604DEE"/>
    <w:rsid w:val="00604E20"/>
    <w:rsid w:val="00605051"/>
    <w:rsid w:val="00605C14"/>
    <w:rsid w:val="00606436"/>
    <w:rsid w:val="006073F4"/>
    <w:rsid w:val="00607F52"/>
    <w:rsid w:val="00611935"/>
    <w:rsid w:val="00612222"/>
    <w:rsid w:val="0061232D"/>
    <w:rsid w:val="006158B4"/>
    <w:rsid w:val="00615AC5"/>
    <w:rsid w:val="00616132"/>
    <w:rsid w:val="006207DE"/>
    <w:rsid w:val="00620D4A"/>
    <w:rsid w:val="006211F4"/>
    <w:rsid w:val="006212CF"/>
    <w:rsid w:val="00621537"/>
    <w:rsid w:val="00622869"/>
    <w:rsid w:val="00623918"/>
    <w:rsid w:val="00623B74"/>
    <w:rsid w:val="00624692"/>
    <w:rsid w:val="00625B03"/>
    <w:rsid w:val="006309B5"/>
    <w:rsid w:val="006310C2"/>
    <w:rsid w:val="00631132"/>
    <w:rsid w:val="00632585"/>
    <w:rsid w:val="00633E53"/>
    <w:rsid w:val="00633ED4"/>
    <w:rsid w:val="00634E02"/>
    <w:rsid w:val="00635038"/>
    <w:rsid w:val="00635AE5"/>
    <w:rsid w:val="006362F7"/>
    <w:rsid w:val="006369C2"/>
    <w:rsid w:val="006373B4"/>
    <w:rsid w:val="006425E1"/>
    <w:rsid w:val="00643128"/>
    <w:rsid w:val="00644AC0"/>
    <w:rsid w:val="00644D6E"/>
    <w:rsid w:val="00645081"/>
    <w:rsid w:val="0064562E"/>
    <w:rsid w:val="00646AED"/>
    <w:rsid w:val="006506F7"/>
    <w:rsid w:val="00650A47"/>
    <w:rsid w:val="00651255"/>
    <w:rsid w:val="006518ED"/>
    <w:rsid w:val="00652F80"/>
    <w:rsid w:val="00652FB8"/>
    <w:rsid w:val="0065351F"/>
    <w:rsid w:val="00653EC4"/>
    <w:rsid w:val="00654100"/>
    <w:rsid w:val="00654975"/>
    <w:rsid w:val="00655E4E"/>
    <w:rsid w:val="00656908"/>
    <w:rsid w:val="0065722A"/>
    <w:rsid w:val="006609A8"/>
    <w:rsid w:val="00662C35"/>
    <w:rsid w:val="00663C5A"/>
    <w:rsid w:val="00663FBC"/>
    <w:rsid w:val="00666F10"/>
    <w:rsid w:val="00667DBA"/>
    <w:rsid w:val="00670726"/>
    <w:rsid w:val="00670BDC"/>
    <w:rsid w:val="00671876"/>
    <w:rsid w:val="00671A82"/>
    <w:rsid w:val="006723A0"/>
    <w:rsid w:val="00672553"/>
    <w:rsid w:val="00672920"/>
    <w:rsid w:val="00672D28"/>
    <w:rsid w:val="0067305E"/>
    <w:rsid w:val="0067333E"/>
    <w:rsid w:val="0067613D"/>
    <w:rsid w:val="006778C9"/>
    <w:rsid w:val="00677D2D"/>
    <w:rsid w:val="00677D4A"/>
    <w:rsid w:val="00683832"/>
    <w:rsid w:val="0068409B"/>
    <w:rsid w:val="0068534E"/>
    <w:rsid w:val="006856D8"/>
    <w:rsid w:val="00686640"/>
    <w:rsid w:val="00686686"/>
    <w:rsid w:val="0069155C"/>
    <w:rsid w:val="00691D84"/>
    <w:rsid w:val="006920A2"/>
    <w:rsid w:val="00693CC2"/>
    <w:rsid w:val="00695B96"/>
    <w:rsid w:val="006960F8"/>
    <w:rsid w:val="0069663A"/>
    <w:rsid w:val="00697413"/>
    <w:rsid w:val="006A0CC2"/>
    <w:rsid w:val="006A1F7F"/>
    <w:rsid w:val="006A21EA"/>
    <w:rsid w:val="006A33DD"/>
    <w:rsid w:val="006A4821"/>
    <w:rsid w:val="006A4837"/>
    <w:rsid w:val="006A4A7D"/>
    <w:rsid w:val="006A4B76"/>
    <w:rsid w:val="006A508A"/>
    <w:rsid w:val="006A7ED5"/>
    <w:rsid w:val="006B0FE7"/>
    <w:rsid w:val="006B1517"/>
    <w:rsid w:val="006B163E"/>
    <w:rsid w:val="006B20A7"/>
    <w:rsid w:val="006B249C"/>
    <w:rsid w:val="006B2706"/>
    <w:rsid w:val="006B3151"/>
    <w:rsid w:val="006B3336"/>
    <w:rsid w:val="006B3B1B"/>
    <w:rsid w:val="006B54BC"/>
    <w:rsid w:val="006B5730"/>
    <w:rsid w:val="006B6449"/>
    <w:rsid w:val="006B7A68"/>
    <w:rsid w:val="006C116A"/>
    <w:rsid w:val="006C1DAF"/>
    <w:rsid w:val="006C36D8"/>
    <w:rsid w:val="006C3A57"/>
    <w:rsid w:val="006C6061"/>
    <w:rsid w:val="006C731D"/>
    <w:rsid w:val="006C73FC"/>
    <w:rsid w:val="006C7738"/>
    <w:rsid w:val="006D0410"/>
    <w:rsid w:val="006D23CA"/>
    <w:rsid w:val="006D24EA"/>
    <w:rsid w:val="006D250F"/>
    <w:rsid w:val="006D2F20"/>
    <w:rsid w:val="006D3BBA"/>
    <w:rsid w:val="006D4B14"/>
    <w:rsid w:val="006D7704"/>
    <w:rsid w:val="006E08AB"/>
    <w:rsid w:val="006E4547"/>
    <w:rsid w:val="006E47B4"/>
    <w:rsid w:val="006E4A98"/>
    <w:rsid w:val="006E4DB0"/>
    <w:rsid w:val="006E5AE8"/>
    <w:rsid w:val="006E5B70"/>
    <w:rsid w:val="006E64AD"/>
    <w:rsid w:val="006E67F7"/>
    <w:rsid w:val="006E6D3C"/>
    <w:rsid w:val="006E6E92"/>
    <w:rsid w:val="006E72B8"/>
    <w:rsid w:val="006E78D8"/>
    <w:rsid w:val="006F0911"/>
    <w:rsid w:val="006F1622"/>
    <w:rsid w:val="006F236E"/>
    <w:rsid w:val="006F259B"/>
    <w:rsid w:val="006F2CDB"/>
    <w:rsid w:val="006F413B"/>
    <w:rsid w:val="006F49F3"/>
    <w:rsid w:val="006F5179"/>
    <w:rsid w:val="006F66AB"/>
    <w:rsid w:val="006F701D"/>
    <w:rsid w:val="006F728F"/>
    <w:rsid w:val="0070073A"/>
    <w:rsid w:val="0070284A"/>
    <w:rsid w:val="00703DE5"/>
    <w:rsid w:val="0070409E"/>
    <w:rsid w:val="0070421C"/>
    <w:rsid w:val="00704356"/>
    <w:rsid w:val="00707327"/>
    <w:rsid w:val="00707F32"/>
    <w:rsid w:val="0071203A"/>
    <w:rsid w:val="007124B3"/>
    <w:rsid w:val="007129D7"/>
    <w:rsid w:val="00712A9F"/>
    <w:rsid w:val="00713A36"/>
    <w:rsid w:val="00714C72"/>
    <w:rsid w:val="00714EB9"/>
    <w:rsid w:val="00715115"/>
    <w:rsid w:val="00715F1F"/>
    <w:rsid w:val="00716163"/>
    <w:rsid w:val="007163CA"/>
    <w:rsid w:val="00716637"/>
    <w:rsid w:val="007168C3"/>
    <w:rsid w:val="00716B0E"/>
    <w:rsid w:val="00717C0C"/>
    <w:rsid w:val="0072067B"/>
    <w:rsid w:val="007206A2"/>
    <w:rsid w:val="00720766"/>
    <w:rsid w:val="00722B5D"/>
    <w:rsid w:val="00723392"/>
    <w:rsid w:val="00723BC8"/>
    <w:rsid w:val="00724DEE"/>
    <w:rsid w:val="0072501B"/>
    <w:rsid w:val="00725346"/>
    <w:rsid w:val="007254E1"/>
    <w:rsid w:val="00725D0C"/>
    <w:rsid w:val="007261C6"/>
    <w:rsid w:val="00726984"/>
    <w:rsid w:val="00727646"/>
    <w:rsid w:val="007333CA"/>
    <w:rsid w:val="00733D7C"/>
    <w:rsid w:val="00734A96"/>
    <w:rsid w:val="00737090"/>
    <w:rsid w:val="00737268"/>
    <w:rsid w:val="007408D2"/>
    <w:rsid w:val="007420E6"/>
    <w:rsid w:val="00743373"/>
    <w:rsid w:val="00745BD6"/>
    <w:rsid w:val="007460E2"/>
    <w:rsid w:val="00751277"/>
    <w:rsid w:val="007516F5"/>
    <w:rsid w:val="00751DD0"/>
    <w:rsid w:val="007610B3"/>
    <w:rsid w:val="0076121B"/>
    <w:rsid w:val="00762510"/>
    <w:rsid w:val="007632DE"/>
    <w:rsid w:val="00763343"/>
    <w:rsid w:val="00763982"/>
    <w:rsid w:val="00763B23"/>
    <w:rsid w:val="00763CCC"/>
    <w:rsid w:val="007656F1"/>
    <w:rsid w:val="00766533"/>
    <w:rsid w:val="007679BB"/>
    <w:rsid w:val="007679FE"/>
    <w:rsid w:val="00767B1D"/>
    <w:rsid w:val="0077019A"/>
    <w:rsid w:val="007738B6"/>
    <w:rsid w:val="0077426F"/>
    <w:rsid w:val="00774765"/>
    <w:rsid w:val="007749AB"/>
    <w:rsid w:val="00774A48"/>
    <w:rsid w:val="0077592C"/>
    <w:rsid w:val="007760AF"/>
    <w:rsid w:val="0077663D"/>
    <w:rsid w:val="00776E75"/>
    <w:rsid w:val="0078020A"/>
    <w:rsid w:val="007811F6"/>
    <w:rsid w:val="00781E3A"/>
    <w:rsid w:val="00782190"/>
    <w:rsid w:val="0078257E"/>
    <w:rsid w:val="00782845"/>
    <w:rsid w:val="00782B30"/>
    <w:rsid w:val="00783631"/>
    <w:rsid w:val="00783C49"/>
    <w:rsid w:val="00785118"/>
    <w:rsid w:val="007855A8"/>
    <w:rsid w:val="00786958"/>
    <w:rsid w:val="00787444"/>
    <w:rsid w:val="007876B4"/>
    <w:rsid w:val="00793107"/>
    <w:rsid w:val="00793A0F"/>
    <w:rsid w:val="0079409A"/>
    <w:rsid w:val="0079683A"/>
    <w:rsid w:val="00796A96"/>
    <w:rsid w:val="00797710"/>
    <w:rsid w:val="007A224F"/>
    <w:rsid w:val="007A234F"/>
    <w:rsid w:val="007A306B"/>
    <w:rsid w:val="007A31E6"/>
    <w:rsid w:val="007A4C84"/>
    <w:rsid w:val="007A515B"/>
    <w:rsid w:val="007A5AB7"/>
    <w:rsid w:val="007A6EEB"/>
    <w:rsid w:val="007A7ED2"/>
    <w:rsid w:val="007B06FA"/>
    <w:rsid w:val="007B28BA"/>
    <w:rsid w:val="007B3FA9"/>
    <w:rsid w:val="007B4145"/>
    <w:rsid w:val="007B6A2D"/>
    <w:rsid w:val="007B712A"/>
    <w:rsid w:val="007B7325"/>
    <w:rsid w:val="007C03EA"/>
    <w:rsid w:val="007C0692"/>
    <w:rsid w:val="007C22CB"/>
    <w:rsid w:val="007C271C"/>
    <w:rsid w:val="007C309E"/>
    <w:rsid w:val="007C3805"/>
    <w:rsid w:val="007C3D54"/>
    <w:rsid w:val="007C3DB2"/>
    <w:rsid w:val="007C3E3C"/>
    <w:rsid w:val="007C423E"/>
    <w:rsid w:val="007C4B0B"/>
    <w:rsid w:val="007C595D"/>
    <w:rsid w:val="007C5AFB"/>
    <w:rsid w:val="007C5D29"/>
    <w:rsid w:val="007C79B3"/>
    <w:rsid w:val="007C7AE9"/>
    <w:rsid w:val="007D0434"/>
    <w:rsid w:val="007D0934"/>
    <w:rsid w:val="007D0B3B"/>
    <w:rsid w:val="007D17DC"/>
    <w:rsid w:val="007D1877"/>
    <w:rsid w:val="007D292A"/>
    <w:rsid w:val="007D4329"/>
    <w:rsid w:val="007D5A69"/>
    <w:rsid w:val="007D625A"/>
    <w:rsid w:val="007E0D62"/>
    <w:rsid w:val="007E2190"/>
    <w:rsid w:val="007E23FC"/>
    <w:rsid w:val="007E33EA"/>
    <w:rsid w:val="007E37DA"/>
    <w:rsid w:val="007E4ABF"/>
    <w:rsid w:val="007E6295"/>
    <w:rsid w:val="007E6573"/>
    <w:rsid w:val="007F01A4"/>
    <w:rsid w:val="007F1045"/>
    <w:rsid w:val="007F141C"/>
    <w:rsid w:val="007F1CB0"/>
    <w:rsid w:val="007F2EFF"/>
    <w:rsid w:val="007F3142"/>
    <w:rsid w:val="007F3437"/>
    <w:rsid w:val="007F390B"/>
    <w:rsid w:val="007F4224"/>
    <w:rsid w:val="007F5906"/>
    <w:rsid w:val="007F7D4B"/>
    <w:rsid w:val="0080074D"/>
    <w:rsid w:val="00800939"/>
    <w:rsid w:val="00801498"/>
    <w:rsid w:val="00802111"/>
    <w:rsid w:val="008027FE"/>
    <w:rsid w:val="008035B7"/>
    <w:rsid w:val="00804035"/>
    <w:rsid w:val="00805586"/>
    <w:rsid w:val="00805B8D"/>
    <w:rsid w:val="00807100"/>
    <w:rsid w:val="008074C6"/>
    <w:rsid w:val="00807B9E"/>
    <w:rsid w:val="00810469"/>
    <w:rsid w:val="00810660"/>
    <w:rsid w:val="00810E6E"/>
    <w:rsid w:val="0081361F"/>
    <w:rsid w:val="00813AB4"/>
    <w:rsid w:val="008159C5"/>
    <w:rsid w:val="00815A70"/>
    <w:rsid w:val="0081698B"/>
    <w:rsid w:val="00817A54"/>
    <w:rsid w:val="00817AC3"/>
    <w:rsid w:val="00817AC9"/>
    <w:rsid w:val="00820B88"/>
    <w:rsid w:val="00820BC4"/>
    <w:rsid w:val="00821C8B"/>
    <w:rsid w:val="00822B67"/>
    <w:rsid w:val="0082323E"/>
    <w:rsid w:val="00825601"/>
    <w:rsid w:val="0082628C"/>
    <w:rsid w:val="00827A87"/>
    <w:rsid w:val="00831752"/>
    <w:rsid w:val="00831E1F"/>
    <w:rsid w:val="008322A2"/>
    <w:rsid w:val="00832FF4"/>
    <w:rsid w:val="008341C0"/>
    <w:rsid w:val="008342A1"/>
    <w:rsid w:val="008349EB"/>
    <w:rsid w:val="00834C40"/>
    <w:rsid w:val="0083539F"/>
    <w:rsid w:val="00835B04"/>
    <w:rsid w:val="008401D8"/>
    <w:rsid w:val="00840511"/>
    <w:rsid w:val="008406B7"/>
    <w:rsid w:val="008415C4"/>
    <w:rsid w:val="008426AC"/>
    <w:rsid w:val="0084328E"/>
    <w:rsid w:val="00843621"/>
    <w:rsid w:val="00844453"/>
    <w:rsid w:val="00844735"/>
    <w:rsid w:val="0084566E"/>
    <w:rsid w:val="00847B4A"/>
    <w:rsid w:val="008508C7"/>
    <w:rsid w:val="00850B62"/>
    <w:rsid w:val="00850C12"/>
    <w:rsid w:val="00851014"/>
    <w:rsid w:val="0085184E"/>
    <w:rsid w:val="008527F7"/>
    <w:rsid w:val="0085341E"/>
    <w:rsid w:val="00854DBA"/>
    <w:rsid w:val="00856383"/>
    <w:rsid w:val="00856B46"/>
    <w:rsid w:val="00856B74"/>
    <w:rsid w:val="0085738D"/>
    <w:rsid w:val="008579D9"/>
    <w:rsid w:val="00857D55"/>
    <w:rsid w:val="00860872"/>
    <w:rsid w:val="008608B1"/>
    <w:rsid w:val="008611E4"/>
    <w:rsid w:val="008621EF"/>
    <w:rsid w:val="00862426"/>
    <w:rsid w:val="00862DA1"/>
    <w:rsid w:val="00862E39"/>
    <w:rsid w:val="008644EA"/>
    <w:rsid w:val="0086571F"/>
    <w:rsid w:val="00865A82"/>
    <w:rsid w:val="008669CE"/>
    <w:rsid w:val="00866DC4"/>
    <w:rsid w:val="008709A7"/>
    <w:rsid w:val="00870F47"/>
    <w:rsid w:val="0087156B"/>
    <w:rsid w:val="0087298D"/>
    <w:rsid w:val="00872D72"/>
    <w:rsid w:val="00874F4A"/>
    <w:rsid w:val="00875CF6"/>
    <w:rsid w:val="00875F72"/>
    <w:rsid w:val="008766D2"/>
    <w:rsid w:val="00876A6D"/>
    <w:rsid w:val="00876C81"/>
    <w:rsid w:val="008811D7"/>
    <w:rsid w:val="0088151F"/>
    <w:rsid w:val="00881554"/>
    <w:rsid w:val="0088167E"/>
    <w:rsid w:val="008827F9"/>
    <w:rsid w:val="00883378"/>
    <w:rsid w:val="00884F8D"/>
    <w:rsid w:val="00885526"/>
    <w:rsid w:val="0088661F"/>
    <w:rsid w:val="00886683"/>
    <w:rsid w:val="008877F5"/>
    <w:rsid w:val="0089028D"/>
    <w:rsid w:val="00891C2E"/>
    <w:rsid w:val="008942F5"/>
    <w:rsid w:val="008948EB"/>
    <w:rsid w:val="00894BF7"/>
    <w:rsid w:val="00895778"/>
    <w:rsid w:val="00895F12"/>
    <w:rsid w:val="00896D39"/>
    <w:rsid w:val="0089732F"/>
    <w:rsid w:val="008977E2"/>
    <w:rsid w:val="00897F70"/>
    <w:rsid w:val="008A02D8"/>
    <w:rsid w:val="008A586E"/>
    <w:rsid w:val="008A5B12"/>
    <w:rsid w:val="008A6900"/>
    <w:rsid w:val="008B0B56"/>
    <w:rsid w:val="008B1116"/>
    <w:rsid w:val="008B19D4"/>
    <w:rsid w:val="008B2125"/>
    <w:rsid w:val="008B231F"/>
    <w:rsid w:val="008B28C5"/>
    <w:rsid w:val="008B4270"/>
    <w:rsid w:val="008B45AF"/>
    <w:rsid w:val="008B47F6"/>
    <w:rsid w:val="008B5101"/>
    <w:rsid w:val="008B51EA"/>
    <w:rsid w:val="008B5E08"/>
    <w:rsid w:val="008B6388"/>
    <w:rsid w:val="008B7567"/>
    <w:rsid w:val="008B7682"/>
    <w:rsid w:val="008C1C33"/>
    <w:rsid w:val="008C254B"/>
    <w:rsid w:val="008C2CAF"/>
    <w:rsid w:val="008C4308"/>
    <w:rsid w:val="008C6FF2"/>
    <w:rsid w:val="008D09F3"/>
    <w:rsid w:val="008D1B1F"/>
    <w:rsid w:val="008D1CDD"/>
    <w:rsid w:val="008D4463"/>
    <w:rsid w:val="008D547F"/>
    <w:rsid w:val="008D54F4"/>
    <w:rsid w:val="008D57CC"/>
    <w:rsid w:val="008D679D"/>
    <w:rsid w:val="008D72D5"/>
    <w:rsid w:val="008D7665"/>
    <w:rsid w:val="008D7A88"/>
    <w:rsid w:val="008E01BB"/>
    <w:rsid w:val="008E06BE"/>
    <w:rsid w:val="008E1A61"/>
    <w:rsid w:val="008E2442"/>
    <w:rsid w:val="008E39DF"/>
    <w:rsid w:val="008E3B58"/>
    <w:rsid w:val="008E5107"/>
    <w:rsid w:val="008F051B"/>
    <w:rsid w:val="008F05D7"/>
    <w:rsid w:val="008F1B86"/>
    <w:rsid w:val="008F2112"/>
    <w:rsid w:val="008F2513"/>
    <w:rsid w:val="008F2B26"/>
    <w:rsid w:val="008F2B75"/>
    <w:rsid w:val="008F2F43"/>
    <w:rsid w:val="008F3619"/>
    <w:rsid w:val="008F46E9"/>
    <w:rsid w:val="008F63E0"/>
    <w:rsid w:val="008F6BFC"/>
    <w:rsid w:val="008F6ECA"/>
    <w:rsid w:val="008F7282"/>
    <w:rsid w:val="008F7957"/>
    <w:rsid w:val="008F7FEB"/>
    <w:rsid w:val="00900432"/>
    <w:rsid w:val="0090105A"/>
    <w:rsid w:val="009015CE"/>
    <w:rsid w:val="00901A6D"/>
    <w:rsid w:val="00901F4B"/>
    <w:rsid w:val="00902A6D"/>
    <w:rsid w:val="00902E6D"/>
    <w:rsid w:val="009039D9"/>
    <w:rsid w:val="0090410E"/>
    <w:rsid w:val="0090563C"/>
    <w:rsid w:val="009063D8"/>
    <w:rsid w:val="00910DD4"/>
    <w:rsid w:val="00911662"/>
    <w:rsid w:val="009123A9"/>
    <w:rsid w:val="009128C0"/>
    <w:rsid w:val="00912B3B"/>
    <w:rsid w:val="0091302E"/>
    <w:rsid w:val="00914C55"/>
    <w:rsid w:val="00915243"/>
    <w:rsid w:val="0091524B"/>
    <w:rsid w:val="00915387"/>
    <w:rsid w:val="0091620F"/>
    <w:rsid w:val="009169EB"/>
    <w:rsid w:val="00921B20"/>
    <w:rsid w:val="00921DF2"/>
    <w:rsid w:val="0092218A"/>
    <w:rsid w:val="009224CC"/>
    <w:rsid w:val="0092269F"/>
    <w:rsid w:val="00922949"/>
    <w:rsid w:val="0092353E"/>
    <w:rsid w:val="0092407F"/>
    <w:rsid w:val="009250F3"/>
    <w:rsid w:val="00925A8A"/>
    <w:rsid w:val="00925AD0"/>
    <w:rsid w:val="00926BE2"/>
    <w:rsid w:val="00926DC1"/>
    <w:rsid w:val="009313A8"/>
    <w:rsid w:val="009319BB"/>
    <w:rsid w:val="00932BBA"/>
    <w:rsid w:val="00933177"/>
    <w:rsid w:val="00934B48"/>
    <w:rsid w:val="00934DBA"/>
    <w:rsid w:val="00934DFA"/>
    <w:rsid w:val="00934E4C"/>
    <w:rsid w:val="00936F77"/>
    <w:rsid w:val="00937738"/>
    <w:rsid w:val="009407BE"/>
    <w:rsid w:val="009418B8"/>
    <w:rsid w:val="00941AED"/>
    <w:rsid w:val="0094269F"/>
    <w:rsid w:val="009429B3"/>
    <w:rsid w:val="00942A39"/>
    <w:rsid w:val="00942D5B"/>
    <w:rsid w:val="00942E73"/>
    <w:rsid w:val="0094477B"/>
    <w:rsid w:val="009450FC"/>
    <w:rsid w:val="009460BB"/>
    <w:rsid w:val="00946367"/>
    <w:rsid w:val="009463A4"/>
    <w:rsid w:val="00950376"/>
    <w:rsid w:val="00950446"/>
    <w:rsid w:val="00950552"/>
    <w:rsid w:val="009506B6"/>
    <w:rsid w:val="00952109"/>
    <w:rsid w:val="00952DAE"/>
    <w:rsid w:val="009530FA"/>
    <w:rsid w:val="0095375A"/>
    <w:rsid w:val="00953ED7"/>
    <w:rsid w:val="00953EDC"/>
    <w:rsid w:val="00955486"/>
    <w:rsid w:val="00955688"/>
    <w:rsid w:val="00955FC0"/>
    <w:rsid w:val="009567A6"/>
    <w:rsid w:val="00957090"/>
    <w:rsid w:val="0095791B"/>
    <w:rsid w:val="00960071"/>
    <w:rsid w:val="00960257"/>
    <w:rsid w:val="00960437"/>
    <w:rsid w:val="0096173D"/>
    <w:rsid w:val="00961E69"/>
    <w:rsid w:val="009620EF"/>
    <w:rsid w:val="009652C4"/>
    <w:rsid w:val="0096572C"/>
    <w:rsid w:val="00965785"/>
    <w:rsid w:val="009661A0"/>
    <w:rsid w:val="00966206"/>
    <w:rsid w:val="0096667B"/>
    <w:rsid w:val="00966F26"/>
    <w:rsid w:val="00967C98"/>
    <w:rsid w:val="009700F0"/>
    <w:rsid w:val="00970A6F"/>
    <w:rsid w:val="00973741"/>
    <w:rsid w:val="00975C7C"/>
    <w:rsid w:val="00976917"/>
    <w:rsid w:val="00977FC3"/>
    <w:rsid w:val="00980019"/>
    <w:rsid w:val="0098241C"/>
    <w:rsid w:val="00982788"/>
    <w:rsid w:val="009831A3"/>
    <w:rsid w:val="00984117"/>
    <w:rsid w:val="00984978"/>
    <w:rsid w:val="00985242"/>
    <w:rsid w:val="0098569C"/>
    <w:rsid w:val="00985C13"/>
    <w:rsid w:val="00986077"/>
    <w:rsid w:val="00986FD5"/>
    <w:rsid w:val="00987ECE"/>
    <w:rsid w:val="009906CA"/>
    <w:rsid w:val="0099412E"/>
    <w:rsid w:val="00994EC7"/>
    <w:rsid w:val="0099567C"/>
    <w:rsid w:val="009956A5"/>
    <w:rsid w:val="009956AB"/>
    <w:rsid w:val="00996E23"/>
    <w:rsid w:val="00997322"/>
    <w:rsid w:val="009A0252"/>
    <w:rsid w:val="009A0ACD"/>
    <w:rsid w:val="009A0D2A"/>
    <w:rsid w:val="009A19F4"/>
    <w:rsid w:val="009A20F2"/>
    <w:rsid w:val="009A280B"/>
    <w:rsid w:val="009A3230"/>
    <w:rsid w:val="009A4D62"/>
    <w:rsid w:val="009A593B"/>
    <w:rsid w:val="009A5E86"/>
    <w:rsid w:val="009A67B8"/>
    <w:rsid w:val="009A79BA"/>
    <w:rsid w:val="009A7AAF"/>
    <w:rsid w:val="009B02E4"/>
    <w:rsid w:val="009B1638"/>
    <w:rsid w:val="009B17F0"/>
    <w:rsid w:val="009B4E0F"/>
    <w:rsid w:val="009B583C"/>
    <w:rsid w:val="009B750B"/>
    <w:rsid w:val="009C0925"/>
    <w:rsid w:val="009C23D8"/>
    <w:rsid w:val="009C44D8"/>
    <w:rsid w:val="009C621D"/>
    <w:rsid w:val="009C6600"/>
    <w:rsid w:val="009C71E8"/>
    <w:rsid w:val="009C7879"/>
    <w:rsid w:val="009C78F3"/>
    <w:rsid w:val="009C7B1A"/>
    <w:rsid w:val="009D0BD2"/>
    <w:rsid w:val="009D1DB4"/>
    <w:rsid w:val="009D1F7B"/>
    <w:rsid w:val="009D29C0"/>
    <w:rsid w:val="009D2E06"/>
    <w:rsid w:val="009D3587"/>
    <w:rsid w:val="009D363D"/>
    <w:rsid w:val="009D62EE"/>
    <w:rsid w:val="009E20AF"/>
    <w:rsid w:val="009E2255"/>
    <w:rsid w:val="009E244C"/>
    <w:rsid w:val="009E3B36"/>
    <w:rsid w:val="009E57CA"/>
    <w:rsid w:val="009E6D55"/>
    <w:rsid w:val="009E72A4"/>
    <w:rsid w:val="009F0193"/>
    <w:rsid w:val="009F1681"/>
    <w:rsid w:val="009F22F0"/>
    <w:rsid w:val="009F33B4"/>
    <w:rsid w:val="009F3648"/>
    <w:rsid w:val="009F3BA2"/>
    <w:rsid w:val="009F3FA2"/>
    <w:rsid w:val="009F435D"/>
    <w:rsid w:val="009F479B"/>
    <w:rsid w:val="009F4FB9"/>
    <w:rsid w:val="009F5AA5"/>
    <w:rsid w:val="009F5B0E"/>
    <w:rsid w:val="00A0074F"/>
    <w:rsid w:val="00A01BC7"/>
    <w:rsid w:val="00A024E6"/>
    <w:rsid w:val="00A04F3C"/>
    <w:rsid w:val="00A05191"/>
    <w:rsid w:val="00A06097"/>
    <w:rsid w:val="00A061BC"/>
    <w:rsid w:val="00A07942"/>
    <w:rsid w:val="00A07EC4"/>
    <w:rsid w:val="00A11C18"/>
    <w:rsid w:val="00A13394"/>
    <w:rsid w:val="00A15F1C"/>
    <w:rsid w:val="00A17776"/>
    <w:rsid w:val="00A201F5"/>
    <w:rsid w:val="00A229D9"/>
    <w:rsid w:val="00A22F45"/>
    <w:rsid w:val="00A242BD"/>
    <w:rsid w:val="00A246B2"/>
    <w:rsid w:val="00A24C70"/>
    <w:rsid w:val="00A24E34"/>
    <w:rsid w:val="00A2536A"/>
    <w:rsid w:val="00A2606B"/>
    <w:rsid w:val="00A30C8C"/>
    <w:rsid w:val="00A31336"/>
    <w:rsid w:val="00A3184B"/>
    <w:rsid w:val="00A31E25"/>
    <w:rsid w:val="00A3204E"/>
    <w:rsid w:val="00A325C1"/>
    <w:rsid w:val="00A3350D"/>
    <w:rsid w:val="00A36303"/>
    <w:rsid w:val="00A3669B"/>
    <w:rsid w:val="00A36EB5"/>
    <w:rsid w:val="00A37CA9"/>
    <w:rsid w:val="00A403E1"/>
    <w:rsid w:val="00A406B8"/>
    <w:rsid w:val="00A41968"/>
    <w:rsid w:val="00A42931"/>
    <w:rsid w:val="00A42D87"/>
    <w:rsid w:val="00A42ECF"/>
    <w:rsid w:val="00A441A1"/>
    <w:rsid w:val="00A44E3B"/>
    <w:rsid w:val="00A46151"/>
    <w:rsid w:val="00A46B57"/>
    <w:rsid w:val="00A47071"/>
    <w:rsid w:val="00A470DF"/>
    <w:rsid w:val="00A478F8"/>
    <w:rsid w:val="00A47DCB"/>
    <w:rsid w:val="00A5026A"/>
    <w:rsid w:val="00A50456"/>
    <w:rsid w:val="00A5060F"/>
    <w:rsid w:val="00A52D51"/>
    <w:rsid w:val="00A530EA"/>
    <w:rsid w:val="00A54A01"/>
    <w:rsid w:val="00A54ABE"/>
    <w:rsid w:val="00A567C0"/>
    <w:rsid w:val="00A5717F"/>
    <w:rsid w:val="00A578F8"/>
    <w:rsid w:val="00A602C7"/>
    <w:rsid w:val="00A607BB"/>
    <w:rsid w:val="00A60CEF"/>
    <w:rsid w:val="00A61B90"/>
    <w:rsid w:val="00A62ADD"/>
    <w:rsid w:val="00A63BFA"/>
    <w:rsid w:val="00A64633"/>
    <w:rsid w:val="00A6528C"/>
    <w:rsid w:val="00A657D9"/>
    <w:rsid w:val="00A70E5A"/>
    <w:rsid w:val="00A722B6"/>
    <w:rsid w:val="00A727D2"/>
    <w:rsid w:val="00A73356"/>
    <w:rsid w:val="00A73EE9"/>
    <w:rsid w:val="00A74201"/>
    <w:rsid w:val="00A746F3"/>
    <w:rsid w:val="00A75A97"/>
    <w:rsid w:val="00A77CCC"/>
    <w:rsid w:val="00A828B1"/>
    <w:rsid w:val="00A83417"/>
    <w:rsid w:val="00A83E00"/>
    <w:rsid w:val="00A84436"/>
    <w:rsid w:val="00A84CEA"/>
    <w:rsid w:val="00A8554B"/>
    <w:rsid w:val="00A8558F"/>
    <w:rsid w:val="00A85B25"/>
    <w:rsid w:val="00A86365"/>
    <w:rsid w:val="00A8638E"/>
    <w:rsid w:val="00A87240"/>
    <w:rsid w:val="00A87566"/>
    <w:rsid w:val="00A903C0"/>
    <w:rsid w:val="00A90974"/>
    <w:rsid w:val="00A923F5"/>
    <w:rsid w:val="00A92965"/>
    <w:rsid w:val="00A946C7"/>
    <w:rsid w:val="00A949B8"/>
    <w:rsid w:val="00A94A27"/>
    <w:rsid w:val="00A95786"/>
    <w:rsid w:val="00A97A85"/>
    <w:rsid w:val="00A97E4D"/>
    <w:rsid w:val="00AA0029"/>
    <w:rsid w:val="00AA030A"/>
    <w:rsid w:val="00AA1CCE"/>
    <w:rsid w:val="00AA3F58"/>
    <w:rsid w:val="00AA473B"/>
    <w:rsid w:val="00AA630B"/>
    <w:rsid w:val="00AA64B4"/>
    <w:rsid w:val="00AA66BA"/>
    <w:rsid w:val="00AA69DF"/>
    <w:rsid w:val="00AA6BD7"/>
    <w:rsid w:val="00AA73BB"/>
    <w:rsid w:val="00AA7E19"/>
    <w:rsid w:val="00AA7F04"/>
    <w:rsid w:val="00AB1942"/>
    <w:rsid w:val="00AB1EDE"/>
    <w:rsid w:val="00AB2381"/>
    <w:rsid w:val="00AB3223"/>
    <w:rsid w:val="00AB32D7"/>
    <w:rsid w:val="00AB55EC"/>
    <w:rsid w:val="00AC16E0"/>
    <w:rsid w:val="00AC2288"/>
    <w:rsid w:val="00AC231C"/>
    <w:rsid w:val="00AC3DFA"/>
    <w:rsid w:val="00AC502C"/>
    <w:rsid w:val="00AC5A1A"/>
    <w:rsid w:val="00AC5A35"/>
    <w:rsid w:val="00AC66F8"/>
    <w:rsid w:val="00AC66F9"/>
    <w:rsid w:val="00AC6B95"/>
    <w:rsid w:val="00AC6BE4"/>
    <w:rsid w:val="00AC7B5F"/>
    <w:rsid w:val="00AD008A"/>
    <w:rsid w:val="00AD118C"/>
    <w:rsid w:val="00AD134B"/>
    <w:rsid w:val="00AD1AA8"/>
    <w:rsid w:val="00AD27C3"/>
    <w:rsid w:val="00AD2A78"/>
    <w:rsid w:val="00AD44A3"/>
    <w:rsid w:val="00AD483A"/>
    <w:rsid w:val="00AD6217"/>
    <w:rsid w:val="00AD68C3"/>
    <w:rsid w:val="00AE003A"/>
    <w:rsid w:val="00AE1608"/>
    <w:rsid w:val="00AE1991"/>
    <w:rsid w:val="00AE23FA"/>
    <w:rsid w:val="00AE2948"/>
    <w:rsid w:val="00AE467C"/>
    <w:rsid w:val="00AE531F"/>
    <w:rsid w:val="00AE6899"/>
    <w:rsid w:val="00AE7872"/>
    <w:rsid w:val="00AF014E"/>
    <w:rsid w:val="00AF12B8"/>
    <w:rsid w:val="00AF15E2"/>
    <w:rsid w:val="00AF3428"/>
    <w:rsid w:val="00AF4310"/>
    <w:rsid w:val="00AF5D98"/>
    <w:rsid w:val="00AF6531"/>
    <w:rsid w:val="00AF71BF"/>
    <w:rsid w:val="00AF7243"/>
    <w:rsid w:val="00B02C34"/>
    <w:rsid w:val="00B03CF3"/>
    <w:rsid w:val="00B04719"/>
    <w:rsid w:val="00B06439"/>
    <w:rsid w:val="00B11749"/>
    <w:rsid w:val="00B11847"/>
    <w:rsid w:val="00B11BCF"/>
    <w:rsid w:val="00B13C45"/>
    <w:rsid w:val="00B15451"/>
    <w:rsid w:val="00B15A43"/>
    <w:rsid w:val="00B15C3D"/>
    <w:rsid w:val="00B16BBA"/>
    <w:rsid w:val="00B20CDC"/>
    <w:rsid w:val="00B23896"/>
    <w:rsid w:val="00B23F23"/>
    <w:rsid w:val="00B23FAF"/>
    <w:rsid w:val="00B2411C"/>
    <w:rsid w:val="00B242B4"/>
    <w:rsid w:val="00B2477E"/>
    <w:rsid w:val="00B248EF"/>
    <w:rsid w:val="00B2646A"/>
    <w:rsid w:val="00B26561"/>
    <w:rsid w:val="00B26ED1"/>
    <w:rsid w:val="00B2796C"/>
    <w:rsid w:val="00B306EE"/>
    <w:rsid w:val="00B30C71"/>
    <w:rsid w:val="00B30EDD"/>
    <w:rsid w:val="00B317E9"/>
    <w:rsid w:val="00B32184"/>
    <w:rsid w:val="00B3329B"/>
    <w:rsid w:val="00B33380"/>
    <w:rsid w:val="00B3429E"/>
    <w:rsid w:val="00B3511E"/>
    <w:rsid w:val="00B3690A"/>
    <w:rsid w:val="00B3762E"/>
    <w:rsid w:val="00B37922"/>
    <w:rsid w:val="00B4069A"/>
    <w:rsid w:val="00B42F34"/>
    <w:rsid w:val="00B46BFD"/>
    <w:rsid w:val="00B50284"/>
    <w:rsid w:val="00B5108E"/>
    <w:rsid w:val="00B51C2A"/>
    <w:rsid w:val="00B51D22"/>
    <w:rsid w:val="00B529F1"/>
    <w:rsid w:val="00B5489B"/>
    <w:rsid w:val="00B554DE"/>
    <w:rsid w:val="00B55EFA"/>
    <w:rsid w:val="00B56CCD"/>
    <w:rsid w:val="00B570E3"/>
    <w:rsid w:val="00B57D48"/>
    <w:rsid w:val="00B60271"/>
    <w:rsid w:val="00B61315"/>
    <w:rsid w:val="00B61BBC"/>
    <w:rsid w:val="00B62095"/>
    <w:rsid w:val="00B638E1"/>
    <w:rsid w:val="00B63D18"/>
    <w:rsid w:val="00B63F92"/>
    <w:rsid w:val="00B652D5"/>
    <w:rsid w:val="00B66E5B"/>
    <w:rsid w:val="00B67AA0"/>
    <w:rsid w:val="00B70034"/>
    <w:rsid w:val="00B7030E"/>
    <w:rsid w:val="00B7176F"/>
    <w:rsid w:val="00B71784"/>
    <w:rsid w:val="00B723D6"/>
    <w:rsid w:val="00B72501"/>
    <w:rsid w:val="00B72777"/>
    <w:rsid w:val="00B7290C"/>
    <w:rsid w:val="00B72DD7"/>
    <w:rsid w:val="00B740C8"/>
    <w:rsid w:val="00B742A5"/>
    <w:rsid w:val="00B76446"/>
    <w:rsid w:val="00B7668C"/>
    <w:rsid w:val="00B76860"/>
    <w:rsid w:val="00B76A8E"/>
    <w:rsid w:val="00B76BF5"/>
    <w:rsid w:val="00B76D3F"/>
    <w:rsid w:val="00B77C6F"/>
    <w:rsid w:val="00B80346"/>
    <w:rsid w:val="00B81493"/>
    <w:rsid w:val="00B81677"/>
    <w:rsid w:val="00B82B45"/>
    <w:rsid w:val="00B83C31"/>
    <w:rsid w:val="00B843B7"/>
    <w:rsid w:val="00B8522B"/>
    <w:rsid w:val="00B86B9F"/>
    <w:rsid w:val="00B86C79"/>
    <w:rsid w:val="00B87A87"/>
    <w:rsid w:val="00B9031D"/>
    <w:rsid w:val="00B90B5D"/>
    <w:rsid w:val="00B90E51"/>
    <w:rsid w:val="00B9196B"/>
    <w:rsid w:val="00B91A93"/>
    <w:rsid w:val="00B925DE"/>
    <w:rsid w:val="00B93E5E"/>
    <w:rsid w:val="00B959BD"/>
    <w:rsid w:val="00B96B1B"/>
    <w:rsid w:val="00B978DC"/>
    <w:rsid w:val="00B979DF"/>
    <w:rsid w:val="00BA02C2"/>
    <w:rsid w:val="00BA092E"/>
    <w:rsid w:val="00BA0966"/>
    <w:rsid w:val="00BA355D"/>
    <w:rsid w:val="00BA61A1"/>
    <w:rsid w:val="00BA76BA"/>
    <w:rsid w:val="00BB0B36"/>
    <w:rsid w:val="00BB1605"/>
    <w:rsid w:val="00BB1E9C"/>
    <w:rsid w:val="00BB2016"/>
    <w:rsid w:val="00BB33BC"/>
    <w:rsid w:val="00BB36B3"/>
    <w:rsid w:val="00BB3BE3"/>
    <w:rsid w:val="00BB5675"/>
    <w:rsid w:val="00BB5993"/>
    <w:rsid w:val="00BB627E"/>
    <w:rsid w:val="00BB6E6E"/>
    <w:rsid w:val="00BC074F"/>
    <w:rsid w:val="00BC0EC5"/>
    <w:rsid w:val="00BC1F5D"/>
    <w:rsid w:val="00BC24F4"/>
    <w:rsid w:val="00BC2FF7"/>
    <w:rsid w:val="00BC3F2F"/>
    <w:rsid w:val="00BC41BA"/>
    <w:rsid w:val="00BC5596"/>
    <w:rsid w:val="00BC7072"/>
    <w:rsid w:val="00BC7482"/>
    <w:rsid w:val="00BC7D70"/>
    <w:rsid w:val="00BD182D"/>
    <w:rsid w:val="00BD374D"/>
    <w:rsid w:val="00BD4646"/>
    <w:rsid w:val="00BD5E84"/>
    <w:rsid w:val="00BD6DCB"/>
    <w:rsid w:val="00BD6F5C"/>
    <w:rsid w:val="00BD7FD1"/>
    <w:rsid w:val="00BE2518"/>
    <w:rsid w:val="00BE3619"/>
    <w:rsid w:val="00BE3A6E"/>
    <w:rsid w:val="00BE450E"/>
    <w:rsid w:val="00BE4D80"/>
    <w:rsid w:val="00BE53DA"/>
    <w:rsid w:val="00BE55EB"/>
    <w:rsid w:val="00BE5F48"/>
    <w:rsid w:val="00BE609C"/>
    <w:rsid w:val="00BE6981"/>
    <w:rsid w:val="00BE74D5"/>
    <w:rsid w:val="00BF0324"/>
    <w:rsid w:val="00BF0E71"/>
    <w:rsid w:val="00BF10DB"/>
    <w:rsid w:val="00BF2ED0"/>
    <w:rsid w:val="00BF3127"/>
    <w:rsid w:val="00BF3D83"/>
    <w:rsid w:val="00C00595"/>
    <w:rsid w:val="00C00AA4"/>
    <w:rsid w:val="00C00F3F"/>
    <w:rsid w:val="00C01ACB"/>
    <w:rsid w:val="00C01CBE"/>
    <w:rsid w:val="00C03593"/>
    <w:rsid w:val="00C038B5"/>
    <w:rsid w:val="00C03F83"/>
    <w:rsid w:val="00C04214"/>
    <w:rsid w:val="00C04E0F"/>
    <w:rsid w:val="00C04E7F"/>
    <w:rsid w:val="00C04FED"/>
    <w:rsid w:val="00C06D92"/>
    <w:rsid w:val="00C06E50"/>
    <w:rsid w:val="00C114A2"/>
    <w:rsid w:val="00C1275B"/>
    <w:rsid w:val="00C158C2"/>
    <w:rsid w:val="00C15AFD"/>
    <w:rsid w:val="00C171C8"/>
    <w:rsid w:val="00C20522"/>
    <w:rsid w:val="00C2092D"/>
    <w:rsid w:val="00C20951"/>
    <w:rsid w:val="00C21BF5"/>
    <w:rsid w:val="00C22001"/>
    <w:rsid w:val="00C2486A"/>
    <w:rsid w:val="00C26372"/>
    <w:rsid w:val="00C270B2"/>
    <w:rsid w:val="00C277C6"/>
    <w:rsid w:val="00C27B6C"/>
    <w:rsid w:val="00C300D1"/>
    <w:rsid w:val="00C30B67"/>
    <w:rsid w:val="00C30D25"/>
    <w:rsid w:val="00C3247A"/>
    <w:rsid w:val="00C3364C"/>
    <w:rsid w:val="00C34AE1"/>
    <w:rsid w:val="00C35625"/>
    <w:rsid w:val="00C36633"/>
    <w:rsid w:val="00C37B76"/>
    <w:rsid w:val="00C402D3"/>
    <w:rsid w:val="00C40488"/>
    <w:rsid w:val="00C4062E"/>
    <w:rsid w:val="00C4127C"/>
    <w:rsid w:val="00C4154D"/>
    <w:rsid w:val="00C41F4D"/>
    <w:rsid w:val="00C42200"/>
    <w:rsid w:val="00C422C9"/>
    <w:rsid w:val="00C4316E"/>
    <w:rsid w:val="00C433D3"/>
    <w:rsid w:val="00C44AA9"/>
    <w:rsid w:val="00C44B0F"/>
    <w:rsid w:val="00C45CEF"/>
    <w:rsid w:val="00C46406"/>
    <w:rsid w:val="00C46A7F"/>
    <w:rsid w:val="00C47EF3"/>
    <w:rsid w:val="00C51007"/>
    <w:rsid w:val="00C5149F"/>
    <w:rsid w:val="00C518E8"/>
    <w:rsid w:val="00C528FA"/>
    <w:rsid w:val="00C52B65"/>
    <w:rsid w:val="00C53112"/>
    <w:rsid w:val="00C53DD9"/>
    <w:rsid w:val="00C548E9"/>
    <w:rsid w:val="00C54DF6"/>
    <w:rsid w:val="00C5575D"/>
    <w:rsid w:val="00C55E81"/>
    <w:rsid w:val="00C562EA"/>
    <w:rsid w:val="00C567E3"/>
    <w:rsid w:val="00C621A3"/>
    <w:rsid w:val="00C622C0"/>
    <w:rsid w:val="00C62B72"/>
    <w:rsid w:val="00C62BF1"/>
    <w:rsid w:val="00C634A1"/>
    <w:rsid w:val="00C635E5"/>
    <w:rsid w:val="00C641FB"/>
    <w:rsid w:val="00C643FA"/>
    <w:rsid w:val="00C64620"/>
    <w:rsid w:val="00C66257"/>
    <w:rsid w:val="00C66B34"/>
    <w:rsid w:val="00C67C4F"/>
    <w:rsid w:val="00C700BD"/>
    <w:rsid w:val="00C70D7C"/>
    <w:rsid w:val="00C71CCA"/>
    <w:rsid w:val="00C71ED2"/>
    <w:rsid w:val="00C73CEF"/>
    <w:rsid w:val="00C752D2"/>
    <w:rsid w:val="00C75831"/>
    <w:rsid w:val="00C75B71"/>
    <w:rsid w:val="00C75E9F"/>
    <w:rsid w:val="00C75F9E"/>
    <w:rsid w:val="00C76598"/>
    <w:rsid w:val="00C76982"/>
    <w:rsid w:val="00C77BCF"/>
    <w:rsid w:val="00C807A1"/>
    <w:rsid w:val="00C80C7C"/>
    <w:rsid w:val="00C8118E"/>
    <w:rsid w:val="00C827F8"/>
    <w:rsid w:val="00C83B39"/>
    <w:rsid w:val="00C8492A"/>
    <w:rsid w:val="00C85040"/>
    <w:rsid w:val="00C85339"/>
    <w:rsid w:val="00C85A0A"/>
    <w:rsid w:val="00C85F2B"/>
    <w:rsid w:val="00C860D7"/>
    <w:rsid w:val="00C87788"/>
    <w:rsid w:val="00C87FB8"/>
    <w:rsid w:val="00C915FC"/>
    <w:rsid w:val="00C92A44"/>
    <w:rsid w:val="00C92D32"/>
    <w:rsid w:val="00C932DE"/>
    <w:rsid w:val="00C934C5"/>
    <w:rsid w:val="00C939C0"/>
    <w:rsid w:val="00C93DE4"/>
    <w:rsid w:val="00C9559E"/>
    <w:rsid w:val="00C959D1"/>
    <w:rsid w:val="00C95A70"/>
    <w:rsid w:val="00C95B60"/>
    <w:rsid w:val="00C977DD"/>
    <w:rsid w:val="00CA0156"/>
    <w:rsid w:val="00CA0940"/>
    <w:rsid w:val="00CA117C"/>
    <w:rsid w:val="00CA1C6F"/>
    <w:rsid w:val="00CA20A9"/>
    <w:rsid w:val="00CA221C"/>
    <w:rsid w:val="00CA4835"/>
    <w:rsid w:val="00CA4A58"/>
    <w:rsid w:val="00CA6ECA"/>
    <w:rsid w:val="00CA70A7"/>
    <w:rsid w:val="00CA7AFA"/>
    <w:rsid w:val="00CA7D9B"/>
    <w:rsid w:val="00CB05D0"/>
    <w:rsid w:val="00CB0CC6"/>
    <w:rsid w:val="00CB2576"/>
    <w:rsid w:val="00CB31D7"/>
    <w:rsid w:val="00CB4A23"/>
    <w:rsid w:val="00CB60B3"/>
    <w:rsid w:val="00CB6827"/>
    <w:rsid w:val="00CB68A8"/>
    <w:rsid w:val="00CC1F84"/>
    <w:rsid w:val="00CC2502"/>
    <w:rsid w:val="00CC2D2C"/>
    <w:rsid w:val="00CC54E6"/>
    <w:rsid w:val="00CC59E6"/>
    <w:rsid w:val="00CC753C"/>
    <w:rsid w:val="00CC75F4"/>
    <w:rsid w:val="00CC7DFE"/>
    <w:rsid w:val="00CD0251"/>
    <w:rsid w:val="00CD09F2"/>
    <w:rsid w:val="00CD11B8"/>
    <w:rsid w:val="00CD22FA"/>
    <w:rsid w:val="00CD28CC"/>
    <w:rsid w:val="00CD2930"/>
    <w:rsid w:val="00CD3854"/>
    <w:rsid w:val="00CD474A"/>
    <w:rsid w:val="00CD4B27"/>
    <w:rsid w:val="00CD4DC0"/>
    <w:rsid w:val="00CD5D12"/>
    <w:rsid w:val="00CD5D32"/>
    <w:rsid w:val="00CD656E"/>
    <w:rsid w:val="00CD6595"/>
    <w:rsid w:val="00CD6D35"/>
    <w:rsid w:val="00CD7B98"/>
    <w:rsid w:val="00CE066A"/>
    <w:rsid w:val="00CE185A"/>
    <w:rsid w:val="00CE19FB"/>
    <w:rsid w:val="00CE3882"/>
    <w:rsid w:val="00CE3CCF"/>
    <w:rsid w:val="00CE3FF1"/>
    <w:rsid w:val="00CE4353"/>
    <w:rsid w:val="00CE4BAD"/>
    <w:rsid w:val="00CE5A16"/>
    <w:rsid w:val="00CE73DE"/>
    <w:rsid w:val="00CE7677"/>
    <w:rsid w:val="00CE7B46"/>
    <w:rsid w:val="00CE7D62"/>
    <w:rsid w:val="00CF01B2"/>
    <w:rsid w:val="00CF05B0"/>
    <w:rsid w:val="00CF0743"/>
    <w:rsid w:val="00CF1530"/>
    <w:rsid w:val="00CF1B7A"/>
    <w:rsid w:val="00CF35B8"/>
    <w:rsid w:val="00CF6251"/>
    <w:rsid w:val="00CF662B"/>
    <w:rsid w:val="00CF7013"/>
    <w:rsid w:val="00D00EB8"/>
    <w:rsid w:val="00D01495"/>
    <w:rsid w:val="00D020D3"/>
    <w:rsid w:val="00D02782"/>
    <w:rsid w:val="00D02BB7"/>
    <w:rsid w:val="00D03414"/>
    <w:rsid w:val="00D04E95"/>
    <w:rsid w:val="00D051FE"/>
    <w:rsid w:val="00D05824"/>
    <w:rsid w:val="00D0777A"/>
    <w:rsid w:val="00D10967"/>
    <w:rsid w:val="00D10CAA"/>
    <w:rsid w:val="00D12B7E"/>
    <w:rsid w:val="00D12CDD"/>
    <w:rsid w:val="00D13403"/>
    <w:rsid w:val="00D13750"/>
    <w:rsid w:val="00D13F86"/>
    <w:rsid w:val="00D1428D"/>
    <w:rsid w:val="00D143F7"/>
    <w:rsid w:val="00D151CF"/>
    <w:rsid w:val="00D1561A"/>
    <w:rsid w:val="00D16F80"/>
    <w:rsid w:val="00D17132"/>
    <w:rsid w:val="00D200A6"/>
    <w:rsid w:val="00D20964"/>
    <w:rsid w:val="00D22A67"/>
    <w:rsid w:val="00D239FF"/>
    <w:rsid w:val="00D23D92"/>
    <w:rsid w:val="00D24CCC"/>
    <w:rsid w:val="00D25320"/>
    <w:rsid w:val="00D278C8"/>
    <w:rsid w:val="00D305A7"/>
    <w:rsid w:val="00D308CE"/>
    <w:rsid w:val="00D30D0D"/>
    <w:rsid w:val="00D310A7"/>
    <w:rsid w:val="00D311FD"/>
    <w:rsid w:val="00D318AA"/>
    <w:rsid w:val="00D34124"/>
    <w:rsid w:val="00D34CCE"/>
    <w:rsid w:val="00D36914"/>
    <w:rsid w:val="00D37DB9"/>
    <w:rsid w:val="00D40A13"/>
    <w:rsid w:val="00D47A65"/>
    <w:rsid w:val="00D47D95"/>
    <w:rsid w:val="00D50227"/>
    <w:rsid w:val="00D50456"/>
    <w:rsid w:val="00D5198C"/>
    <w:rsid w:val="00D51A03"/>
    <w:rsid w:val="00D51ACA"/>
    <w:rsid w:val="00D52C84"/>
    <w:rsid w:val="00D52D6F"/>
    <w:rsid w:val="00D54393"/>
    <w:rsid w:val="00D554E7"/>
    <w:rsid w:val="00D557E8"/>
    <w:rsid w:val="00D56440"/>
    <w:rsid w:val="00D56F3B"/>
    <w:rsid w:val="00D56F7D"/>
    <w:rsid w:val="00D60277"/>
    <w:rsid w:val="00D61982"/>
    <w:rsid w:val="00D61C77"/>
    <w:rsid w:val="00D622DF"/>
    <w:rsid w:val="00D62522"/>
    <w:rsid w:val="00D637A2"/>
    <w:rsid w:val="00D652B9"/>
    <w:rsid w:val="00D6641F"/>
    <w:rsid w:val="00D66747"/>
    <w:rsid w:val="00D66836"/>
    <w:rsid w:val="00D67279"/>
    <w:rsid w:val="00D67BE1"/>
    <w:rsid w:val="00D702E4"/>
    <w:rsid w:val="00D705DB"/>
    <w:rsid w:val="00D707CC"/>
    <w:rsid w:val="00D734BE"/>
    <w:rsid w:val="00D73999"/>
    <w:rsid w:val="00D7399F"/>
    <w:rsid w:val="00D73A8A"/>
    <w:rsid w:val="00D74078"/>
    <w:rsid w:val="00D74489"/>
    <w:rsid w:val="00D750EE"/>
    <w:rsid w:val="00D76366"/>
    <w:rsid w:val="00D7679F"/>
    <w:rsid w:val="00D7747A"/>
    <w:rsid w:val="00D77997"/>
    <w:rsid w:val="00D77E71"/>
    <w:rsid w:val="00D82637"/>
    <w:rsid w:val="00D83103"/>
    <w:rsid w:val="00D838F8"/>
    <w:rsid w:val="00D83B36"/>
    <w:rsid w:val="00D8668E"/>
    <w:rsid w:val="00D867DD"/>
    <w:rsid w:val="00D86A22"/>
    <w:rsid w:val="00D86CDA"/>
    <w:rsid w:val="00D87CC0"/>
    <w:rsid w:val="00D90631"/>
    <w:rsid w:val="00D90C0F"/>
    <w:rsid w:val="00D91C7F"/>
    <w:rsid w:val="00D921DD"/>
    <w:rsid w:val="00D92DDD"/>
    <w:rsid w:val="00D941EA"/>
    <w:rsid w:val="00D94607"/>
    <w:rsid w:val="00D955DA"/>
    <w:rsid w:val="00D97909"/>
    <w:rsid w:val="00DA03E8"/>
    <w:rsid w:val="00DA1F0F"/>
    <w:rsid w:val="00DA2AF8"/>
    <w:rsid w:val="00DA2CBF"/>
    <w:rsid w:val="00DA2EAD"/>
    <w:rsid w:val="00DA307C"/>
    <w:rsid w:val="00DA4A51"/>
    <w:rsid w:val="00DA50DF"/>
    <w:rsid w:val="00DA6203"/>
    <w:rsid w:val="00DA6244"/>
    <w:rsid w:val="00DA79D2"/>
    <w:rsid w:val="00DA7FAB"/>
    <w:rsid w:val="00DB0016"/>
    <w:rsid w:val="00DB190C"/>
    <w:rsid w:val="00DC177E"/>
    <w:rsid w:val="00DC17A1"/>
    <w:rsid w:val="00DC2199"/>
    <w:rsid w:val="00DC39BB"/>
    <w:rsid w:val="00DC562B"/>
    <w:rsid w:val="00DC5938"/>
    <w:rsid w:val="00DC5E47"/>
    <w:rsid w:val="00DC6380"/>
    <w:rsid w:val="00DC747B"/>
    <w:rsid w:val="00DC74DE"/>
    <w:rsid w:val="00DC76F3"/>
    <w:rsid w:val="00DD3EC6"/>
    <w:rsid w:val="00DD44C9"/>
    <w:rsid w:val="00DD48D2"/>
    <w:rsid w:val="00DD549D"/>
    <w:rsid w:val="00DD5D70"/>
    <w:rsid w:val="00DD7690"/>
    <w:rsid w:val="00DD76B7"/>
    <w:rsid w:val="00DE07D5"/>
    <w:rsid w:val="00DE07E3"/>
    <w:rsid w:val="00DE0D9B"/>
    <w:rsid w:val="00DE0E5D"/>
    <w:rsid w:val="00DE3E31"/>
    <w:rsid w:val="00DE3F14"/>
    <w:rsid w:val="00DE4554"/>
    <w:rsid w:val="00DE4576"/>
    <w:rsid w:val="00DE4729"/>
    <w:rsid w:val="00DE4D8F"/>
    <w:rsid w:val="00DE6625"/>
    <w:rsid w:val="00DE6BB9"/>
    <w:rsid w:val="00DF00E4"/>
    <w:rsid w:val="00DF01DE"/>
    <w:rsid w:val="00DF0463"/>
    <w:rsid w:val="00DF06C9"/>
    <w:rsid w:val="00DF0F38"/>
    <w:rsid w:val="00DF1E34"/>
    <w:rsid w:val="00DF29CB"/>
    <w:rsid w:val="00DF395B"/>
    <w:rsid w:val="00DF4167"/>
    <w:rsid w:val="00DF4776"/>
    <w:rsid w:val="00DF54B3"/>
    <w:rsid w:val="00DF592D"/>
    <w:rsid w:val="00DF5B49"/>
    <w:rsid w:val="00DF6B2E"/>
    <w:rsid w:val="00E0099C"/>
    <w:rsid w:val="00E00CFC"/>
    <w:rsid w:val="00E01DA5"/>
    <w:rsid w:val="00E0248D"/>
    <w:rsid w:val="00E02599"/>
    <w:rsid w:val="00E03B51"/>
    <w:rsid w:val="00E044E5"/>
    <w:rsid w:val="00E05CBA"/>
    <w:rsid w:val="00E0674F"/>
    <w:rsid w:val="00E0758C"/>
    <w:rsid w:val="00E07606"/>
    <w:rsid w:val="00E11420"/>
    <w:rsid w:val="00E130F2"/>
    <w:rsid w:val="00E13164"/>
    <w:rsid w:val="00E132FB"/>
    <w:rsid w:val="00E137B0"/>
    <w:rsid w:val="00E13DBF"/>
    <w:rsid w:val="00E1686E"/>
    <w:rsid w:val="00E20298"/>
    <w:rsid w:val="00E20B01"/>
    <w:rsid w:val="00E20F55"/>
    <w:rsid w:val="00E22917"/>
    <w:rsid w:val="00E24501"/>
    <w:rsid w:val="00E254C2"/>
    <w:rsid w:val="00E256DC"/>
    <w:rsid w:val="00E26D61"/>
    <w:rsid w:val="00E27909"/>
    <w:rsid w:val="00E27F64"/>
    <w:rsid w:val="00E31322"/>
    <w:rsid w:val="00E322ED"/>
    <w:rsid w:val="00E32F28"/>
    <w:rsid w:val="00E33EEA"/>
    <w:rsid w:val="00E3473C"/>
    <w:rsid w:val="00E34AC2"/>
    <w:rsid w:val="00E37966"/>
    <w:rsid w:val="00E41A69"/>
    <w:rsid w:val="00E41BA7"/>
    <w:rsid w:val="00E4244F"/>
    <w:rsid w:val="00E4486D"/>
    <w:rsid w:val="00E44FD2"/>
    <w:rsid w:val="00E45667"/>
    <w:rsid w:val="00E46FF2"/>
    <w:rsid w:val="00E47E22"/>
    <w:rsid w:val="00E47EC4"/>
    <w:rsid w:val="00E508AD"/>
    <w:rsid w:val="00E513E9"/>
    <w:rsid w:val="00E5303B"/>
    <w:rsid w:val="00E535A8"/>
    <w:rsid w:val="00E539E8"/>
    <w:rsid w:val="00E55F7B"/>
    <w:rsid w:val="00E56C1C"/>
    <w:rsid w:val="00E62314"/>
    <w:rsid w:val="00E6274E"/>
    <w:rsid w:val="00E65E17"/>
    <w:rsid w:val="00E65EE2"/>
    <w:rsid w:val="00E669EB"/>
    <w:rsid w:val="00E66BE0"/>
    <w:rsid w:val="00E66C30"/>
    <w:rsid w:val="00E66D35"/>
    <w:rsid w:val="00E70800"/>
    <w:rsid w:val="00E71682"/>
    <w:rsid w:val="00E71A60"/>
    <w:rsid w:val="00E72EBD"/>
    <w:rsid w:val="00E73346"/>
    <w:rsid w:val="00E7432D"/>
    <w:rsid w:val="00E7500E"/>
    <w:rsid w:val="00E76D15"/>
    <w:rsid w:val="00E77150"/>
    <w:rsid w:val="00E773C2"/>
    <w:rsid w:val="00E825F1"/>
    <w:rsid w:val="00E82B01"/>
    <w:rsid w:val="00E834F0"/>
    <w:rsid w:val="00E83987"/>
    <w:rsid w:val="00E839E7"/>
    <w:rsid w:val="00E85081"/>
    <w:rsid w:val="00E85A7B"/>
    <w:rsid w:val="00E870F4"/>
    <w:rsid w:val="00E87721"/>
    <w:rsid w:val="00E87CC8"/>
    <w:rsid w:val="00E87F95"/>
    <w:rsid w:val="00E9000C"/>
    <w:rsid w:val="00E9027B"/>
    <w:rsid w:val="00E915C7"/>
    <w:rsid w:val="00E92EBF"/>
    <w:rsid w:val="00E93CB3"/>
    <w:rsid w:val="00E93D9E"/>
    <w:rsid w:val="00E93DDB"/>
    <w:rsid w:val="00E93EB4"/>
    <w:rsid w:val="00E93F5D"/>
    <w:rsid w:val="00E944FA"/>
    <w:rsid w:val="00E95D01"/>
    <w:rsid w:val="00E97901"/>
    <w:rsid w:val="00E97DEF"/>
    <w:rsid w:val="00E97E9C"/>
    <w:rsid w:val="00E97F6D"/>
    <w:rsid w:val="00EA0344"/>
    <w:rsid w:val="00EA148C"/>
    <w:rsid w:val="00EA2447"/>
    <w:rsid w:val="00EA344F"/>
    <w:rsid w:val="00EA4A7A"/>
    <w:rsid w:val="00EA4B9B"/>
    <w:rsid w:val="00EA5213"/>
    <w:rsid w:val="00EA566B"/>
    <w:rsid w:val="00EA5ADB"/>
    <w:rsid w:val="00EA6677"/>
    <w:rsid w:val="00EA6C90"/>
    <w:rsid w:val="00EA6F45"/>
    <w:rsid w:val="00EB03B3"/>
    <w:rsid w:val="00EB0F46"/>
    <w:rsid w:val="00EB21E8"/>
    <w:rsid w:val="00EB29E2"/>
    <w:rsid w:val="00EB4A6E"/>
    <w:rsid w:val="00EB699B"/>
    <w:rsid w:val="00EB73DF"/>
    <w:rsid w:val="00EB7E9E"/>
    <w:rsid w:val="00EC0574"/>
    <w:rsid w:val="00EC17A2"/>
    <w:rsid w:val="00EC2301"/>
    <w:rsid w:val="00EC3496"/>
    <w:rsid w:val="00EC3D98"/>
    <w:rsid w:val="00EC5C0E"/>
    <w:rsid w:val="00EC67A1"/>
    <w:rsid w:val="00EC691C"/>
    <w:rsid w:val="00EC797B"/>
    <w:rsid w:val="00EC7BF7"/>
    <w:rsid w:val="00EC7EF8"/>
    <w:rsid w:val="00ED2CF4"/>
    <w:rsid w:val="00ED36D5"/>
    <w:rsid w:val="00ED37F0"/>
    <w:rsid w:val="00ED3F99"/>
    <w:rsid w:val="00ED44FE"/>
    <w:rsid w:val="00ED4704"/>
    <w:rsid w:val="00ED67E6"/>
    <w:rsid w:val="00ED7B0B"/>
    <w:rsid w:val="00EE0C01"/>
    <w:rsid w:val="00EE128D"/>
    <w:rsid w:val="00EE1653"/>
    <w:rsid w:val="00EE2663"/>
    <w:rsid w:val="00EE32B4"/>
    <w:rsid w:val="00EE3CDC"/>
    <w:rsid w:val="00EE3D69"/>
    <w:rsid w:val="00EE41C5"/>
    <w:rsid w:val="00EE4A1F"/>
    <w:rsid w:val="00EE6667"/>
    <w:rsid w:val="00EE6796"/>
    <w:rsid w:val="00EE6938"/>
    <w:rsid w:val="00EE78BA"/>
    <w:rsid w:val="00EF020C"/>
    <w:rsid w:val="00EF0ED2"/>
    <w:rsid w:val="00EF1395"/>
    <w:rsid w:val="00EF146E"/>
    <w:rsid w:val="00EF2BDD"/>
    <w:rsid w:val="00EF512C"/>
    <w:rsid w:val="00EF5FBC"/>
    <w:rsid w:val="00EF70F8"/>
    <w:rsid w:val="00EF71D3"/>
    <w:rsid w:val="00EF7454"/>
    <w:rsid w:val="00EF7C73"/>
    <w:rsid w:val="00F009FD"/>
    <w:rsid w:val="00F00EFC"/>
    <w:rsid w:val="00F010EA"/>
    <w:rsid w:val="00F016A6"/>
    <w:rsid w:val="00F01FF3"/>
    <w:rsid w:val="00F02B2F"/>
    <w:rsid w:val="00F04332"/>
    <w:rsid w:val="00F076DE"/>
    <w:rsid w:val="00F11668"/>
    <w:rsid w:val="00F129A5"/>
    <w:rsid w:val="00F1484A"/>
    <w:rsid w:val="00F14C0C"/>
    <w:rsid w:val="00F16693"/>
    <w:rsid w:val="00F168E8"/>
    <w:rsid w:val="00F17D06"/>
    <w:rsid w:val="00F20107"/>
    <w:rsid w:val="00F206ED"/>
    <w:rsid w:val="00F224B1"/>
    <w:rsid w:val="00F23C04"/>
    <w:rsid w:val="00F244DF"/>
    <w:rsid w:val="00F24EA0"/>
    <w:rsid w:val="00F25823"/>
    <w:rsid w:val="00F26287"/>
    <w:rsid w:val="00F27781"/>
    <w:rsid w:val="00F30D0F"/>
    <w:rsid w:val="00F30F15"/>
    <w:rsid w:val="00F329C3"/>
    <w:rsid w:val="00F33A32"/>
    <w:rsid w:val="00F33A61"/>
    <w:rsid w:val="00F35CAA"/>
    <w:rsid w:val="00F363D9"/>
    <w:rsid w:val="00F37A0D"/>
    <w:rsid w:val="00F401B4"/>
    <w:rsid w:val="00F401D0"/>
    <w:rsid w:val="00F4115D"/>
    <w:rsid w:val="00F416C0"/>
    <w:rsid w:val="00F41802"/>
    <w:rsid w:val="00F419A4"/>
    <w:rsid w:val="00F436C7"/>
    <w:rsid w:val="00F43E94"/>
    <w:rsid w:val="00F43F54"/>
    <w:rsid w:val="00F4457D"/>
    <w:rsid w:val="00F449D9"/>
    <w:rsid w:val="00F44B2C"/>
    <w:rsid w:val="00F45CCA"/>
    <w:rsid w:val="00F45DA6"/>
    <w:rsid w:val="00F467E7"/>
    <w:rsid w:val="00F46BD3"/>
    <w:rsid w:val="00F478A2"/>
    <w:rsid w:val="00F516E2"/>
    <w:rsid w:val="00F519E4"/>
    <w:rsid w:val="00F524C2"/>
    <w:rsid w:val="00F55211"/>
    <w:rsid w:val="00F55B3B"/>
    <w:rsid w:val="00F579E8"/>
    <w:rsid w:val="00F605ED"/>
    <w:rsid w:val="00F61E81"/>
    <w:rsid w:val="00F62172"/>
    <w:rsid w:val="00F6409C"/>
    <w:rsid w:val="00F66671"/>
    <w:rsid w:val="00F7029E"/>
    <w:rsid w:val="00F71FDB"/>
    <w:rsid w:val="00F72D3E"/>
    <w:rsid w:val="00F73FD6"/>
    <w:rsid w:val="00F75A4C"/>
    <w:rsid w:val="00F76055"/>
    <w:rsid w:val="00F7666C"/>
    <w:rsid w:val="00F7693C"/>
    <w:rsid w:val="00F76A5E"/>
    <w:rsid w:val="00F76F8A"/>
    <w:rsid w:val="00F773B4"/>
    <w:rsid w:val="00F801E1"/>
    <w:rsid w:val="00F809EF"/>
    <w:rsid w:val="00F819CE"/>
    <w:rsid w:val="00F84105"/>
    <w:rsid w:val="00F841FD"/>
    <w:rsid w:val="00F849AE"/>
    <w:rsid w:val="00F85872"/>
    <w:rsid w:val="00F86039"/>
    <w:rsid w:val="00F86635"/>
    <w:rsid w:val="00F86FCE"/>
    <w:rsid w:val="00F903C5"/>
    <w:rsid w:val="00F90E1B"/>
    <w:rsid w:val="00F9276B"/>
    <w:rsid w:val="00F94CC6"/>
    <w:rsid w:val="00F95D73"/>
    <w:rsid w:val="00F960F8"/>
    <w:rsid w:val="00F968BF"/>
    <w:rsid w:val="00F96FB5"/>
    <w:rsid w:val="00F973B7"/>
    <w:rsid w:val="00FA046D"/>
    <w:rsid w:val="00FA244E"/>
    <w:rsid w:val="00FA2DB3"/>
    <w:rsid w:val="00FA2F71"/>
    <w:rsid w:val="00FA3ED9"/>
    <w:rsid w:val="00FA44BF"/>
    <w:rsid w:val="00FB09D0"/>
    <w:rsid w:val="00FB1089"/>
    <w:rsid w:val="00FB159F"/>
    <w:rsid w:val="00FB16D9"/>
    <w:rsid w:val="00FB1969"/>
    <w:rsid w:val="00FB2891"/>
    <w:rsid w:val="00FB2D48"/>
    <w:rsid w:val="00FB323F"/>
    <w:rsid w:val="00FB4A13"/>
    <w:rsid w:val="00FB4ECA"/>
    <w:rsid w:val="00FB5501"/>
    <w:rsid w:val="00FB6D8E"/>
    <w:rsid w:val="00FC0938"/>
    <w:rsid w:val="00FC181C"/>
    <w:rsid w:val="00FC24A2"/>
    <w:rsid w:val="00FC2E39"/>
    <w:rsid w:val="00FC3927"/>
    <w:rsid w:val="00FC404D"/>
    <w:rsid w:val="00FC44D9"/>
    <w:rsid w:val="00FC4B77"/>
    <w:rsid w:val="00FC4F7D"/>
    <w:rsid w:val="00FC52BC"/>
    <w:rsid w:val="00FC596E"/>
    <w:rsid w:val="00FC628D"/>
    <w:rsid w:val="00FC62FF"/>
    <w:rsid w:val="00FC68A2"/>
    <w:rsid w:val="00FC716C"/>
    <w:rsid w:val="00FD137D"/>
    <w:rsid w:val="00FD18D4"/>
    <w:rsid w:val="00FD19D4"/>
    <w:rsid w:val="00FD1C42"/>
    <w:rsid w:val="00FD2A80"/>
    <w:rsid w:val="00FD3027"/>
    <w:rsid w:val="00FD37E2"/>
    <w:rsid w:val="00FD5115"/>
    <w:rsid w:val="00FD60F8"/>
    <w:rsid w:val="00FE15C5"/>
    <w:rsid w:val="00FE15CC"/>
    <w:rsid w:val="00FE2165"/>
    <w:rsid w:val="00FE269D"/>
    <w:rsid w:val="00FE2B2F"/>
    <w:rsid w:val="00FE4427"/>
    <w:rsid w:val="00FE49E1"/>
    <w:rsid w:val="00FE5530"/>
    <w:rsid w:val="00FE56DA"/>
    <w:rsid w:val="00FE685E"/>
    <w:rsid w:val="00FF084F"/>
    <w:rsid w:val="00FF0F9E"/>
    <w:rsid w:val="00FF261C"/>
    <w:rsid w:val="00FF5718"/>
    <w:rsid w:val="00FF6253"/>
    <w:rsid w:val="00FF76BB"/>
    <w:rsid w:val="00FF7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D163CF7"/>
  <w15:chartTrackingRefBased/>
  <w15:docId w15:val="{26E3CEF1-2F8C-4E9F-B4D3-ADA352873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Hyperlink" w:uiPriority="99"/>
    <w:lsdException w:name="Strong"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Body"/>
    <w:qFormat/>
    <w:rsid w:val="00DF4776"/>
    <w:pPr>
      <w:widowControl w:val="0"/>
      <w:ind w:firstLineChars="200" w:firstLine="200"/>
      <w:jc w:val="both"/>
    </w:pPr>
    <w:rPr>
      <w:sz w:val="21"/>
    </w:rPr>
  </w:style>
  <w:style w:type="paragraph" w:styleId="1">
    <w:name w:val="heading 1"/>
    <w:aliases w:val="Section"/>
    <w:basedOn w:val="a1"/>
    <w:next w:val="a0"/>
    <w:link w:val="10"/>
    <w:qFormat/>
    <w:rsid w:val="00667DBA"/>
    <w:pPr>
      <w:numPr>
        <w:numId w:val="2"/>
      </w:numPr>
      <w:ind w:leftChars="0" w:firstLineChars="0"/>
      <w:outlineLvl w:val="0"/>
    </w:pPr>
    <w:rPr>
      <w:b/>
      <w:sz w:val="24"/>
    </w:rPr>
  </w:style>
  <w:style w:type="paragraph" w:styleId="2">
    <w:name w:val="heading 2"/>
    <w:aliases w:val="Sub Section"/>
    <w:basedOn w:val="a1"/>
    <w:next w:val="a0"/>
    <w:link w:val="20"/>
    <w:qFormat/>
    <w:rsid w:val="00667DBA"/>
    <w:pPr>
      <w:numPr>
        <w:ilvl w:val="1"/>
        <w:numId w:val="2"/>
      </w:numPr>
      <w:ind w:leftChars="0" w:left="0" w:firstLineChars="0"/>
      <w:outlineLvl w:val="1"/>
    </w:pPr>
    <w:rPr>
      <w:b/>
      <w:bCs/>
    </w:rPr>
  </w:style>
  <w:style w:type="paragraph" w:styleId="3">
    <w:name w:val="heading 3"/>
    <w:aliases w:val="Sub-sub Section"/>
    <w:basedOn w:val="a1"/>
    <w:next w:val="a0"/>
    <w:link w:val="30"/>
    <w:qFormat/>
    <w:rsid w:val="00B26ED1"/>
    <w:pPr>
      <w:keepNext/>
      <w:numPr>
        <w:ilvl w:val="2"/>
        <w:numId w:val="2"/>
      </w:numPr>
      <w:ind w:leftChars="0" w:firstLineChars="0"/>
      <w:outlineLvl w:val="2"/>
    </w:pPr>
    <w:rPr>
      <w:rFonts w:cstheme="majorBidi"/>
    </w:rPr>
  </w:style>
  <w:style w:type="paragraph" w:styleId="4">
    <w:name w:val="heading 4"/>
    <w:aliases w:val="Sub-sub-sub Section"/>
    <w:basedOn w:val="a0"/>
    <w:next w:val="a0"/>
    <w:link w:val="40"/>
    <w:qFormat/>
    <w:rsid w:val="00B26ED1"/>
    <w:pPr>
      <w:keepNext/>
      <w:numPr>
        <w:ilvl w:val="3"/>
        <w:numId w:val="2"/>
      </w:numPr>
      <w:ind w:firstLineChars="0"/>
      <w:outlineLvl w:val="3"/>
    </w:pPr>
    <w:rPr>
      <w:bC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pPr>
      <w:tabs>
        <w:tab w:val="center" w:pos="4252"/>
        <w:tab w:val="right" w:pos="8504"/>
      </w:tabs>
      <w:snapToGrid w:val="0"/>
    </w:pPr>
    <w:rPr>
      <w:rFonts w:eastAsia="ｺﾞｼｯｸ"/>
    </w:rPr>
  </w:style>
  <w:style w:type="paragraph" w:styleId="a6">
    <w:name w:val="footer"/>
    <w:basedOn w:val="a0"/>
    <w:pPr>
      <w:tabs>
        <w:tab w:val="center" w:pos="4252"/>
        <w:tab w:val="right" w:pos="8504"/>
      </w:tabs>
      <w:snapToGrid w:val="0"/>
    </w:pPr>
  </w:style>
  <w:style w:type="paragraph" w:styleId="a7">
    <w:name w:val="Closing"/>
    <w:basedOn w:val="a0"/>
    <w:pPr>
      <w:jc w:val="right"/>
    </w:pPr>
    <w:rPr>
      <w:rFonts w:ascii="ｺﾞｼｯｸ" w:eastAsia="ｺﾞｼｯｸ"/>
    </w:rPr>
  </w:style>
  <w:style w:type="paragraph" w:styleId="a8">
    <w:name w:val="Body Text Indent"/>
    <w:basedOn w:val="a0"/>
    <w:link w:val="a9"/>
    <w:unhideWhenUsed/>
    <w:pPr>
      <w:ind w:leftChars="100" w:left="210"/>
    </w:pPr>
    <w:rPr>
      <w:rFonts w:ascii="ｺﾞｼｯｸ" w:eastAsia="ｺﾞｼｯｸ"/>
    </w:rPr>
  </w:style>
  <w:style w:type="character" w:styleId="aa">
    <w:name w:val="page number"/>
    <w:basedOn w:val="a2"/>
  </w:style>
  <w:style w:type="paragraph" w:styleId="21">
    <w:name w:val="Body Text Indent 2"/>
    <w:basedOn w:val="a0"/>
    <w:unhideWhenUsed/>
    <w:pPr>
      <w:ind w:leftChars="200" w:left="420"/>
    </w:pPr>
    <w:rPr>
      <w:rFonts w:ascii="ｺﾞｼｯｸ" w:eastAsia="ｺﾞｼｯｸ"/>
    </w:rPr>
  </w:style>
  <w:style w:type="paragraph" w:styleId="a">
    <w:name w:val="List Bullet"/>
    <w:basedOn w:val="a0"/>
    <w:autoRedefine/>
    <w:pPr>
      <w:numPr>
        <w:numId w:val="1"/>
      </w:numPr>
    </w:pPr>
  </w:style>
  <w:style w:type="character" w:styleId="ab">
    <w:name w:val="Hyperlink"/>
    <w:uiPriority w:val="99"/>
    <w:rPr>
      <w:color w:val="0000FF"/>
      <w:u w:val="single"/>
    </w:rPr>
  </w:style>
  <w:style w:type="character" w:styleId="ac">
    <w:name w:val="FollowedHyperlink"/>
    <w:rPr>
      <w:color w:val="800080"/>
      <w:u w:val="single"/>
    </w:rPr>
  </w:style>
  <w:style w:type="paragraph" w:styleId="31">
    <w:name w:val="Body Text Indent 3"/>
    <w:basedOn w:val="a0"/>
    <w:unhideWhenUsed/>
    <w:pPr>
      <w:ind w:firstLineChars="100" w:firstLine="210"/>
    </w:pPr>
    <w:rPr>
      <w:rFonts w:ascii="ｺﾞｼｯｸ" w:eastAsia="ｺﾞｼｯｸ"/>
    </w:rPr>
  </w:style>
  <w:style w:type="paragraph" w:styleId="Web">
    <w:name w:val="Normal (Web)"/>
    <w:basedOn w:val="a0"/>
    <w:pPr>
      <w:widowControl/>
      <w:spacing w:before="100" w:beforeAutospacing="1" w:after="100" w:afterAutospacing="1"/>
      <w:jc w:val="left"/>
    </w:pPr>
    <w:rPr>
      <w:rFonts w:ascii="ＭＳ 明朝" w:hAnsi="ＭＳ 明朝"/>
      <w:sz w:val="24"/>
    </w:rPr>
  </w:style>
  <w:style w:type="table" w:styleId="ad">
    <w:name w:val="Table Grid"/>
    <w:basedOn w:val="a3"/>
    <w:rsid w:val="009C78F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semiHidden/>
    <w:rsid w:val="007679FE"/>
    <w:rPr>
      <w:sz w:val="18"/>
      <w:szCs w:val="18"/>
    </w:rPr>
  </w:style>
  <w:style w:type="paragraph" w:styleId="af">
    <w:name w:val="annotation text"/>
    <w:basedOn w:val="a0"/>
    <w:semiHidden/>
    <w:rsid w:val="007679FE"/>
    <w:pPr>
      <w:jc w:val="left"/>
    </w:pPr>
  </w:style>
  <w:style w:type="paragraph" w:styleId="af0">
    <w:name w:val="annotation subject"/>
    <w:basedOn w:val="af"/>
    <w:next w:val="af"/>
    <w:semiHidden/>
    <w:rsid w:val="007679FE"/>
    <w:rPr>
      <w:b/>
      <w:bCs/>
    </w:rPr>
  </w:style>
  <w:style w:type="paragraph" w:styleId="af1">
    <w:name w:val="Balloon Text"/>
    <w:basedOn w:val="a0"/>
    <w:semiHidden/>
    <w:rsid w:val="007679FE"/>
    <w:rPr>
      <w:rFonts w:ascii="Arial" w:eastAsia="ＭＳ ゴシック" w:hAnsi="Arial"/>
      <w:sz w:val="18"/>
      <w:szCs w:val="18"/>
    </w:rPr>
  </w:style>
  <w:style w:type="paragraph" w:styleId="11">
    <w:name w:val="toc 1"/>
    <w:basedOn w:val="a0"/>
    <w:next w:val="a0"/>
    <w:autoRedefine/>
    <w:uiPriority w:val="39"/>
    <w:rsid w:val="007C79B3"/>
    <w:pPr>
      <w:autoSpaceDE w:val="0"/>
      <w:autoSpaceDN w:val="0"/>
      <w:adjustRightInd w:val="0"/>
      <w:ind w:left="7320" w:hanging="7320"/>
    </w:pPr>
    <w:rPr>
      <w:rFonts w:ascii="ＭＳ 明朝"/>
      <w:sz w:val="20"/>
    </w:rPr>
  </w:style>
  <w:style w:type="paragraph" w:styleId="af2">
    <w:name w:val="Date"/>
    <w:basedOn w:val="a0"/>
    <w:next w:val="a0"/>
    <w:rsid w:val="007C79B3"/>
    <w:pPr>
      <w:autoSpaceDE w:val="0"/>
      <w:autoSpaceDN w:val="0"/>
      <w:adjustRightInd w:val="0"/>
    </w:pPr>
    <w:rPr>
      <w:rFonts w:ascii="ＭＳ 明朝"/>
      <w:sz w:val="20"/>
    </w:rPr>
  </w:style>
  <w:style w:type="paragraph" w:styleId="af3">
    <w:name w:val="Body Text"/>
    <w:basedOn w:val="a0"/>
    <w:link w:val="af4"/>
    <w:rsid w:val="00840511"/>
  </w:style>
  <w:style w:type="paragraph" w:styleId="HTML">
    <w:name w:val="HTML Preformatted"/>
    <w:basedOn w:val="a0"/>
    <w:link w:val="HTML0"/>
    <w:uiPriority w:val="99"/>
    <w:rsid w:val="006F7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sz w:val="24"/>
    </w:rPr>
  </w:style>
  <w:style w:type="paragraph" w:styleId="af5">
    <w:name w:val="footnote text"/>
    <w:basedOn w:val="a0"/>
    <w:link w:val="af6"/>
    <w:rsid w:val="00535799"/>
    <w:pPr>
      <w:snapToGrid w:val="0"/>
      <w:jc w:val="left"/>
    </w:pPr>
  </w:style>
  <w:style w:type="character" w:customStyle="1" w:styleId="af6">
    <w:name w:val="脚注文字列 (文字)"/>
    <w:basedOn w:val="a2"/>
    <w:link w:val="af5"/>
    <w:rsid w:val="00535799"/>
    <w:rPr>
      <w:kern w:val="2"/>
      <w:sz w:val="21"/>
      <w:szCs w:val="24"/>
    </w:rPr>
  </w:style>
  <w:style w:type="character" w:styleId="af7">
    <w:name w:val="footnote reference"/>
    <w:basedOn w:val="a2"/>
    <w:rsid w:val="00535799"/>
    <w:rPr>
      <w:vertAlign w:val="superscript"/>
    </w:rPr>
  </w:style>
  <w:style w:type="character" w:customStyle="1" w:styleId="HTML0">
    <w:name w:val="HTML 書式付き (文字)"/>
    <w:basedOn w:val="a2"/>
    <w:link w:val="HTML"/>
    <w:uiPriority w:val="99"/>
    <w:rsid w:val="00535799"/>
    <w:rPr>
      <w:rFonts w:ascii="ＭＳ ゴシック" w:eastAsia="ＭＳ ゴシック" w:hAnsi="ＭＳ ゴシック" w:cs="ＭＳ ゴシック"/>
      <w:sz w:val="24"/>
      <w:szCs w:val="24"/>
    </w:rPr>
  </w:style>
  <w:style w:type="character" w:customStyle="1" w:styleId="12">
    <w:name w:val="未解決のメンション1"/>
    <w:basedOn w:val="a2"/>
    <w:uiPriority w:val="99"/>
    <w:semiHidden/>
    <w:unhideWhenUsed/>
    <w:rsid w:val="00B81677"/>
    <w:rPr>
      <w:color w:val="605E5C"/>
      <w:shd w:val="clear" w:color="auto" w:fill="E1DFDD"/>
    </w:rPr>
  </w:style>
  <w:style w:type="paragraph" w:styleId="a1">
    <w:name w:val="List Paragraph"/>
    <w:basedOn w:val="a0"/>
    <w:link w:val="af8"/>
    <w:rsid w:val="00977FC3"/>
    <w:pPr>
      <w:ind w:leftChars="400" w:left="840"/>
    </w:pPr>
  </w:style>
  <w:style w:type="character" w:customStyle="1" w:styleId="10">
    <w:name w:val="見出し 1 (文字)"/>
    <w:aliases w:val="Section (文字)"/>
    <w:basedOn w:val="a2"/>
    <w:link w:val="1"/>
    <w:rsid w:val="00667DBA"/>
    <w:rPr>
      <w:b/>
      <w:sz w:val="24"/>
    </w:rPr>
  </w:style>
  <w:style w:type="paragraph" w:customStyle="1" w:styleId="Abstract">
    <w:name w:val="Abstract"/>
    <w:basedOn w:val="a0"/>
    <w:link w:val="Abstract0"/>
    <w:qFormat/>
    <w:rsid w:val="00977FC3"/>
    <w:pPr>
      <w:ind w:firstLine="425"/>
    </w:pPr>
    <w:rPr>
      <w:rFonts w:eastAsia="Times New Roman"/>
    </w:rPr>
  </w:style>
  <w:style w:type="paragraph" w:styleId="af9">
    <w:name w:val="Title"/>
    <w:aliases w:val="Title"/>
    <w:basedOn w:val="a0"/>
    <w:next w:val="a0"/>
    <w:link w:val="afa"/>
    <w:qFormat/>
    <w:rsid w:val="003D4518"/>
    <w:pPr>
      <w:spacing w:before="240" w:after="120"/>
      <w:jc w:val="center"/>
      <w:outlineLvl w:val="0"/>
    </w:pPr>
    <w:rPr>
      <w:rFonts w:cstheme="majorBidi"/>
      <w:b/>
      <w:sz w:val="28"/>
      <w:szCs w:val="32"/>
    </w:rPr>
  </w:style>
  <w:style w:type="character" w:customStyle="1" w:styleId="Abstract0">
    <w:name w:val="Abstract (文字)"/>
    <w:basedOn w:val="a2"/>
    <w:link w:val="Abstract"/>
    <w:rsid w:val="00977FC3"/>
    <w:rPr>
      <w:rFonts w:ascii="Times New Roman" w:eastAsia="Times New Roman" w:hAnsi="Times New Roman"/>
      <w:kern w:val="2"/>
      <w:sz w:val="21"/>
      <w:szCs w:val="24"/>
    </w:rPr>
  </w:style>
  <w:style w:type="character" w:customStyle="1" w:styleId="af4">
    <w:name w:val="本文 (文字)"/>
    <w:basedOn w:val="a2"/>
    <w:link w:val="af3"/>
    <w:rsid w:val="003D4518"/>
  </w:style>
  <w:style w:type="character" w:customStyle="1" w:styleId="a9">
    <w:name w:val="本文インデント (文字)"/>
    <w:basedOn w:val="a2"/>
    <w:link w:val="a8"/>
    <w:rsid w:val="003D4518"/>
    <w:rPr>
      <w:rFonts w:ascii="ｺﾞｼｯｸ" w:eastAsia="ｺﾞｼｯｸ"/>
    </w:rPr>
  </w:style>
  <w:style w:type="character" w:customStyle="1" w:styleId="afa">
    <w:name w:val="表題 (文字)"/>
    <w:aliases w:val="Title (文字)"/>
    <w:basedOn w:val="a2"/>
    <w:link w:val="af9"/>
    <w:rsid w:val="003D4518"/>
    <w:rPr>
      <w:rFonts w:cstheme="majorBidi"/>
      <w:b/>
      <w:sz w:val="28"/>
      <w:szCs w:val="32"/>
    </w:rPr>
  </w:style>
  <w:style w:type="paragraph" w:styleId="afb">
    <w:name w:val="Subtitle"/>
    <w:aliases w:val="Sub Title"/>
    <w:basedOn w:val="a0"/>
    <w:next w:val="a0"/>
    <w:link w:val="afc"/>
    <w:qFormat/>
    <w:rsid w:val="003D4518"/>
    <w:pPr>
      <w:jc w:val="center"/>
      <w:outlineLvl w:val="1"/>
    </w:pPr>
    <w:rPr>
      <w:rFonts w:cstheme="minorBidi"/>
      <w:b/>
      <w:sz w:val="24"/>
      <w:szCs w:val="24"/>
    </w:rPr>
  </w:style>
  <w:style w:type="paragraph" w:customStyle="1" w:styleId="Authors">
    <w:name w:val="Authors"/>
    <w:basedOn w:val="a0"/>
    <w:link w:val="Authors0"/>
    <w:qFormat/>
    <w:rsid w:val="00BE3A6E"/>
    <w:pPr>
      <w:jc w:val="center"/>
    </w:pPr>
  </w:style>
  <w:style w:type="character" w:customStyle="1" w:styleId="af8">
    <w:name w:val="リスト段落 (文字)"/>
    <w:basedOn w:val="a2"/>
    <w:link w:val="a1"/>
    <w:uiPriority w:val="34"/>
    <w:rsid w:val="00AA630B"/>
    <w:rPr>
      <w:kern w:val="2"/>
      <w:sz w:val="21"/>
      <w:szCs w:val="24"/>
    </w:rPr>
  </w:style>
  <w:style w:type="character" w:customStyle="1" w:styleId="afc">
    <w:name w:val="副題 (文字)"/>
    <w:aliases w:val="Sub Title (文字)"/>
    <w:basedOn w:val="a2"/>
    <w:link w:val="afb"/>
    <w:rsid w:val="003D4518"/>
    <w:rPr>
      <w:rFonts w:cstheme="minorBidi"/>
      <w:b/>
      <w:sz w:val="24"/>
      <w:szCs w:val="24"/>
    </w:rPr>
  </w:style>
  <w:style w:type="character" w:customStyle="1" w:styleId="30">
    <w:name w:val="見出し 3 (文字)"/>
    <w:aliases w:val="Sub-sub Section (文字)"/>
    <w:basedOn w:val="a2"/>
    <w:link w:val="3"/>
    <w:rsid w:val="00B26ED1"/>
    <w:rPr>
      <w:rFonts w:cstheme="majorBidi"/>
      <w:sz w:val="21"/>
    </w:rPr>
  </w:style>
  <w:style w:type="character" w:customStyle="1" w:styleId="Authors0">
    <w:name w:val="Authors (文字)"/>
    <w:basedOn w:val="a2"/>
    <w:link w:val="Authors"/>
    <w:rsid w:val="00BE3A6E"/>
    <w:rPr>
      <w:sz w:val="21"/>
    </w:rPr>
  </w:style>
  <w:style w:type="character" w:customStyle="1" w:styleId="20">
    <w:name w:val="見出し 2 (文字)"/>
    <w:aliases w:val="Sub Section (文字)"/>
    <w:basedOn w:val="a2"/>
    <w:link w:val="2"/>
    <w:rsid w:val="00667DBA"/>
    <w:rPr>
      <w:b/>
      <w:bCs/>
      <w:sz w:val="21"/>
    </w:rPr>
  </w:style>
  <w:style w:type="character" w:customStyle="1" w:styleId="40">
    <w:name w:val="見出し 4 (文字)"/>
    <w:aliases w:val="Sub-sub-sub Section (文字)"/>
    <w:basedOn w:val="a2"/>
    <w:link w:val="4"/>
    <w:rsid w:val="00B26ED1"/>
    <w:rPr>
      <w:bCs/>
      <w:sz w:val="21"/>
    </w:rPr>
  </w:style>
  <w:style w:type="paragraph" w:styleId="afd">
    <w:name w:val="TOC Heading"/>
    <w:basedOn w:val="1"/>
    <w:next w:val="a0"/>
    <w:uiPriority w:val="39"/>
    <w:unhideWhenUsed/>
    <w:qFormat/>
    <w:rsid w:val="00DF4776"/>
    <w:pPr>
      <w:keepNext/>
      <w:keepLines/>
      <w:widowControl/>
      <w:numPr>
        <w:numId w:val="0"/>
      </w:numPr>
      <w:spacing w:before="240" w:line="259" w:lineRule="auto"/>
      <w:jc w:val="left"/>
      <w:outlineLvl w:val="9"/>
    </w:pPr>
    <w:rPr>
      <w:rFonts w:asciiTheme="majorHAnsi" w:eastAsiaTheme="majorEastAsia" w:hAnsiTheme="majorHAnsi" w:cstheme="majorBidi"/>
      <w:b w:val="0"/>
      <w:bCs/>
      <w:color w:val="2E74B5" w:themeColor="accent1" w:themeShade="BF"/>
      <w:sz w:val="32"/>
      <w:szCs w:val="32"/>
    </w:rPr>
  </w:style>
  <w:style w:type="paragraph" w:styleId="22">
    <w:name w:val="toc 2"/>
    <w:basedOn w:val="a0"/>
    <w:next w:val="a0"/>
    <w:autoRedefine/>
    <w:uiPriority w:val="39"/>
    <w:unhideWhenUsed/>
    <w:rsid w:val="00DF4776"/>
    <w:pPr>
      <w:widowControl/>
      <w:spacing w:after="100" w:line="259" w:lineRule="auto"/>
      <w:ind w:left="220"/>
      <w:jc w:val="left"/>
    </w:pPr>
    <w:rPr>
      <w:rFonts w:asciiTheme="minorHAnsi" w:eastAsiaTheme="minorEastAsia" w:hAnsiTheme="minorHAnsi"/>
      <w:sz w:val="22"/>
      <w:szCs w:val="22"/>
    </w:rPr>
  </w:style>
  <w:style w:type="paragraph" w:styleId="32">
    <w:name w:val="toc 3"/>
    <w:basedOn w:val="a0"/>
    <w:next w:val="a0"/>
    <w:autoRedefine/>
    <w:uiPriority w:val="39"/>
    <w:unhideWhenUsed/>
    <w:rsid w:val="00DF4776"/>
    <w:pPr>
      <w:widowControl/>
      <w:spacing w:after="100" w:line="259" w:lineRule="auto"/>
      <w:ind w:left="440"/>
      <w:jc w:val="left"/>
    </w:pPr>
    <w:rPr>
      <w:rFonts w:asciiTheme="minorHAnsi" w:eastAsiaTheme="minorEastAsia" w:hAnsiTheme="minorHAnsi"/>
      <w:sz w:val="22"/>
      <w:szCs w:val="22"/>
    </w:rPr>
  </w:style>
  <w:style w:type="paragraph" w:styleId="afe">
    <w:name w:val="endnote text"/>
    <w:basedOn w:val="a0"/>
    <w:link w:val="aff"/>
    <w:rsid w:val="00A52D51"/>
    <w:pPr>
      <w:snapToGrid w:val="0"/>
      <w:jc w:val="left"/>
    </w:pPr>
  </w:style>
  <w:style w:type="character" w:customStyle="1" w:styleId="aff">
    <w:name w:val="文末脚注文字列 (文字)"/>
    <w:basedOn w:val="a2"/>
    <w:link w:val="afe"/>
    <w:rsid w:val="00A52D51"/>
    <w:rPr>
      <w:sz w:val="21"/>
    </w:rPr>
  </w:style>
  <w:style w:type="character" w:styleId="aff0">
    <w:name w:val="endnote reference"/>
    <w:basedOn w:val="a2"/>
    <w:rsid w:val="00A52D51"/>
    <w:rPr>
      <w:vertAlign w:val="superscript"/>
    </w:rPr>
  </w:style>
  <w:style w:type="paragraph" w:customStyle="1" w:styleId="mainbody">
    <w:name w:val="mainbody"/>
    <w:basedOn w:val="a0"/>
    <w:link w:val="mainbody0"/>
    <w:qFormat/>
    <w:rsid w:val="003429D0"/>
    <w:pPr>
      <w:spacing w:line="260" w:lineRule="exact"/>
      <w:ind w:firstLineChars="150" w:firstLine="360"/>
    </w:pPr>
    <w:rPr>
      <w:rFonts w:eastAsia="Times New Roman" w:cs="ＭＳ 明朝"/>
      <w:kern w:val="2"/>
      <w:sz w:val="24"/>
    </w:rPr>
  </w:style>
  <w:style w:type="character" w:customStyle="1" w:styleId="mainbody0">
    <w:name w:val="mainbody (文字)"/>
    <w:basedOn w:val="a2"/>
    <w:link w:val="mainbody"/>
    <w:rsid w:val="003429D0"/>
    <w:rPr>
      <w:rFonts w:eastAsia="Times New Roman" w:cs="ＭＳ 明朝"/>
      <w:kern w:val="2"/>
      <w:sz w:val="24"/>
    </w:rPr>
  </w:style>
  <w:style w:type="paragraph" w:styleId="aff1">
    <w:name w:val="caption"/>
    <w:basedOn w:val="a0"/>
    <w:next w:val="a0"/>
    <w:unhideWhenUsed/>
    <w:qFormat/>
    <w:rsid w:val="003203F6"/>
    <w:rPr>
      <w:b/>
      <w:bCs/>
      <w:szCs w:val="21"/>
    </w:rPr>
  </w:style>
  <w:style w:type="paragraph" w:customStyle="1" w:styleId="references">
    <w:name w:val="references"/>
    <w:basedOn w:val="a0"/>
    <w:qFormat/>
    <w:rsid w:val="009B583C"/>
    <w:pPr>
      <w:autoSpaceDE w:val="0"/>
      <w:autoSpaceDN w:val="0"/>
      <w:adjustRightInd w:val="0"/>
      <w:ind w:leftChars="200" w:left="432" w:firstLineChars="0" w:firstLine="0"/>
      <w:jc w:val="left"/>
    </w:pPr>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23240">
      <w:bodyDiv w:val="1"/>
      <w:marLeft w:val="0"/>
      <w:marRight w:val="0"/>
      <w:marTop w:val="0"/>
      <w:marBottom w:val="0"/>
      <w:divBdr>
        <w:top w:val="none" w:sz="0" w:space="0" w:color="auto"/>
        <w:left w:val="none" w:sz="0" w:space="0" w:color="auto"/>
        <w:bottom w:val="none" w:sz="0" w:space="0" w:color="auto"/>
        <w:right w:val="none" w:sz="0" w:space="0" w:color="auto"/>
      </w:divBdr>
    </w:div>
    <w:div w:id="348796833">
      <w:bodyDiv w:val="1"/>
      <w:marLeft w:val="0"/>
      <w:marRight w:val="0"/>
      <w:marTop w:val="0"/>
      <w:marBottom w:val="0"/>
      <w:divBdr>
        <w:top w:val="none" w:sz="0" w:space="0" w:color="auto"/>
        <w:left w:val="none" w:sz="0" w:space="0" w:color="auto"/>
        <w:bottom w:val="none" w:sz="0" w:space="0" w:color="auto"/>
        <w:right w:val="none" w:sz="0" w:space="0" w:color="auto"/>
      </w:divBdr>
    </w:div>
    <w:div w:id="550776628">
      <w:bodyDiv w:val="1"/>
      <w:marLeft w:val="0"/>
      <w:marRight w:val="0"/>
      <w:marTop w:val="0"/>
      <w:marBottom w:val="0"/>
      <w:divBdr>
        <w:top w:val="none" w:sz="0" w:space="0" w:color="auto"/>
        <w:left w:val="none" w:sz="0" w:space="0" w:color="auto"/>
        <w:bottom w:val="none" w:sz="0" w:space="0" w:color="auto"/>
        <w:right w:val="none" w:sz="0" w:space="0" w:color="auto"/>
      </w:divBdr>
    </w:div>
    <w:div w:id="628823832">
      <w:bodyDiv w:val="1"/>
      <w:marLeft w:val="0"/>
      <w:marRight w:val="0"/>
      <w:marTop w:val="0"/>
      <w:marBottom w:val="0"/>
      <w:divBdr>
        <w:top w:val="none" w:sz="0" w:space="0" w:color="auto"/>
        <w:left w:val="none" w:sz="0" w:space="0" w:color="auto"/>
        <w:bottom w:val="none" w:sz="0" w:space="0" w:color="auto"/>
        <w:right w:val="none" w:sz="0" w:space="0" w:color="auto"/>
      </w:divBdr>
    </w:div>
    <w:div w:id="938637768">
      <w:bodyDiv w:val="1"/>
      <w:marLeft w:val="0"/>
      <w:marRight w:val="0"/>
      <w:marTop w:val="0"/>
      <w:marBottom w:val="0"/>
      <w:divBdr>
        <w:top w:val="none" w:sz="0" w:space="0" w:color="auto"/>
        <w:left w:val="none" w:sz="0" w:space="0" w:color="auto"/>
        <w:bottom w:val="none" w:sz="0" w:space="0" w:color="auto"/>
        <w:right w:val="none" w:sz="0" w:space="0" w:color="auto"/>
      </w:divBdr>
    </w:div>
    <w:div w:id="1087119889">
      <w:bodyDiv w:val="1"/>
      <w:marLeft w:val="0"/>
      <w:marRight w:val="0"/>
      <w:marTop w:val="0"/>
      <w:marBottom w:val="0"/>
      <w:divBdr>
        <w:top w:val="none" w:sz="0" w:space="0" w:color="auto"/>
        <w:left w:val="none" w:sz="0" w:space="0" w:color="auto"/>
        <w:bottom w:val="none" w:sz="0" w:space="0" w:color="auto"/>
        <w:right w:val="none" w:sz="0" w:space="0" w:color="auto"/>
      </w:divBdr>
    </w:div>
    <w:div w:id="1229340198">
      <w:bodyDiv w:val="1"/>
      <w:marLeft w:val="0"/>
      <w:marRight w:val="0"/>
      <w:marTop w:val="0"/>
      <w:marBottom w:val="0"/>
      <w:divBdr>
        <w:top w:val="none" w:sz="0" w:space="0" w:color="auto"/>
        <w:left w:val="none" w:sz="0" w:space="0" w:color="auto"/>
        <w:bottom w:val="none" w:sz="0" w:space="0" w:color="auto"/>
        <w:right w:val="none" w:sz="0" w:space="0" w:color="auto"/>
      </w:divBdr>
    </w:div>
    <w:div w:id="1246913701">
      <w:bodyDiv w:val="1"/>
      <w:marLeft w:val="0"/>
      <w:marRight w:val="0"/>
      <w:marTop w:val="0"/>
      <w:marBottom w:val="0"/>
      <w:divBdr>
        <w:top w:val="none" w:sz="0" w:space="0" w:color="auto"/>
        <w:left w:val="none" w:sz="0" w:space="0" w:color="auto"/>
        <w:bottom w:val="none" w:sz="0" w:space="0" w:color="auto"/>
        <w:right w:val="none" w:sz="0" w:space="0" w:color="auto"/>
      </w:divBdr>
    </w:div>
    <w:div w:id="1252617817">
      <w:bodyDiv w:val="1"/>
      <w:marLeft w:val="0"/>
      <w:marRight w:val="0"/>
      <w:marTop w:val="0"/>
      <w:marBottom w:val="0"/>
      <w:divBdr>
        <w:top w:val="none" w:sz="0" w:space="0" w:color="auto"/>
        <w:left w:val="none" w:sz="0" w:space="0" w:color="auto"/>
        <w:bottom w:val="none" w:sz="0" w:space="0" w:color="auto"/>
        <w:right w:val="none" w:sz="0" w:space="0" w:color="auto"/>
      </w:divBdr>
    </w:div>
    <w:div w:id="1828283393">
      <w:bodyDiv w:val="1"/>
      <w:marLeft w:val="0"/>
      <w:marRight w:val="0"/>
      <w:marTop w:val="0"/>
      <w:marBottom w:val="0"/>
      <w:divBdr>
        <w:top w:val="none" w:sz="0" w:space="0" w:color="auto"/>
        <w:left w:val="none" w:sz="0" w:space="0" w:color="auto"/>
        <w:bottom w:val="none" w:sz="0" w:space="0" w:color="auto"/>
        <w:right w:val="none" w:sz="0" w:space="0" w:color="auto"/>
      </w:divBdr>
      <w:divsChild>
        <w:div w:id="302393206">
          <w:marLeft w:val="0"/>
          <w:marRight w:val="0"/>
          <w:marTop w:val="0"/>
          <w:marBottom w:val="0"/>
          <w:divBdr>
            <w:top w:val="none" w:sz="0" w:space="0" w:color="auto"/>
            <w:left w:val="none" w:sz="0" w:space="0" w:color="auto"/>
            <w:bottom w:val="none" w:sz="0" w:space="0" w:color="auto"/>
            <w:right w:val="none" w:sz="0" w:space="0" w:color="auto"/>
          </w:divBdr>
          <w:divsChild>
            <w:div w:id="207658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5136B4-4475-674C-AB49-3EC4B6313B82}">
  <we:reference id="f518cb36-c901-4d52-a9e7-4331342e485d" version="1.2.0.0" store="EXCatalog" storeType="EXCatalog"/>
  <we:alternateReferences>
    <we:reference id="WA200001011" version="1.2.0.0" store="ja-JP"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B0B024-91BE-4DCE-A6FD-6B1068801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Pages>
  <Words>10977</Words>
  <Characters>62570</Characters>
  <Application>Microsoft Office Word</Application>
  <DocSecurity>0</DocSecurity>
  <Lines>521</Lines>
  <Paragraphs>14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外部性研究」に関する予備調査　(その１)</vt:lpstr>
      <vt:lpstr>「外部性研究」に関する予備調査　(その１)　　</vt:lpstr>
    </vt:vector>
  </TitlesOfParts>
  <Company>Microsoft</Company>
  <LinksUpToDate>false</LinksUpToDate>
  <CharactersWithSpaces>7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外部性研究」に関する予備調査　(その１)</dc:title>
  <dc:subject/>
  <dc:creator>既定</dc:creator>
  <cp:keywords/>
  <cp:lastModifiedBy>KIN TADAHIRO</cp:lastModifiedBy>
  <cp:revision>79</cp:revision>
  <cp:lastPrinted>2007-03-16T04:13:00Z</cp:lastPrinted>
  <dcterms:created xsi:type="dcterms:W3CDTF">2021-04-18T12:29:00Z</dcterms:created>
  <dcterms:modified xsi:type="dcterms:W3CDTF">2021-09-02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495</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hysics-society</vt:lpwstr>
  </property>
  <property fmtid="{D5CDD505-2E9C-101B-9397-08002B2CF9AE}" pid="7" name="Mendeley Recent Style Name 1_1">
    <vt:lpwstr>American Physical Society</vt:lpwstr>
  </property>
  <property fmtid="{D5CDD505-2E9C-101B-9397-08002B2CF9AE}" pid="8" name="Mendeley Recent Style Id 2_1">
    <vt:lpwstr>http://www.zotero.org/styles/american-physical-society-et-al</vt:lpwstr>
  </property>
  <property fmtid="{D5CDD505-2E9C-101B-9397-08002B2CF9AE}" pid="9" name="Mendeley Recent Style Name 2_1">
    <vt:lpwstr>American Physical Society - et al. (if more than 3 authors)</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7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instrumentation</vt:lpwstr>
  </property>
  <property fmtid="{D5CDD505-2E9C-101B-9397-08002B2CF9AE}" pid="19" name="Mendeley Recent Style Name 7_1">
    <vt:lpwstr>Journal of Instrumentation</vt:lpwstr>
  </property>
  <property fmtid="{D5CDD505-2E9C-101B-9397-08002B2CF9AE}" pid="20" name="Mendeley Recent Style Id 8_1">
    <vt:lpwstr>http://www.zotero.org/styles/journal-of-nuclear-science-and-technology</vt:lpwstr>
  </property>
  <property fmtid="{D5CDD505-2E9C-101B-9397-08002B2CF9AE}" pid="21" name="Mendeley Recent Style Name 8_1">
    <vt:lpwstr>Journal of Nuclear Science and Technolog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8f592ecc-9290-365e-bd2c-5ff8c1086ecd</vt:lpwstr>
  </property>
  <property fmtid="{D5CDD505-2E9C-101B-9397-08002B2CF9AE}" pid="26" name="Mendeley Citation Style_1">
    <vt:lpwstr>http://www.zotero.org/styles/journal-of-nuclear-science-and-technology</vt:lpwstr>
  </property>
</Properties>
</file>